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AD596" w14:textId="0C03C2D6" w:rsidR="004C7BC9" w:rsidRDefault="002B65FD" w:rsidP="002B65FD">
      <w:pPr>
        <w:ind w:left="720" w:firstLine="720"/>
      </w:pPr>
      <w:r>
        <w:t xml:space="preserve">Unilateral Congenital Eyelid Eversion - </w:t>
      </w:r>
      <w:r w:rsidR="004C7BC9">
        <w:t>A Case Report</w:t>
      </w:r>
    </w:p>
    <w:p w14:paraId="58A9D61D" w14:textId="068803DC" w:rsidR="002B65FD" w:rsidRDefault="002B65FD" w:rsidP="002B65FD"/>
    <w:p w14:paraId="2B08C2EC" w14:textId="0A2AB3D3" w:rsidR="002B65FD" w:rsidRDefault="002B65FD" w:rsidP="002B65FD"/>
    <w:p w14:paraId="06D7F18F" w14:textId="297B1261" w:rsidR="002B65FD" w:rsidRPr="00527974" w:rsidRDefault="002B65FD" w:rsidP="00527974">
      <w:pPr>
        <w:ind w:left="1440" w:firstLine="720"/>
        <w:rPr>
          <w:b/>
          <w:bCs/>
        </w:rPr>
      </w:pPr>
      <w:r w:rsidRPr="00527974">
        <w:rPr>
          <w:b/>
          <w:bCs/>
        </w:rPr>
        <w:t>Abstract</w:t>
      </w:r>
    </w:p>
    <w:p w14:paraId="3A3A2AE8" w14:textId="37CC5297" w:rsidR="00527974" w:rsidRPr="00527974" w:rsidRDefault="002B65FD" w:rsidP="00527974">
      <w:pPr>
        <w:spacing w:line="480" w:lineRule="auto"/>
        <w:jc w:val="both"/>
        <w:rPr>
          <w:b/>
          <w:bCs/>
        </w:rPr>
      </w:pPr>
      <w:r w:rsidRPr="00527974">
        <w:rPr>
          <w:b/>
          <w:bCs/>
        </w:rPr>
        <w:t>Introduction:</w:t>
      </w:r>
    </w:p>
    <w:p w14:paraId="7940B6FE" w14:textId="77A96FFD" w:rsidR="00365414" w:rsidRDefault="002B65FD" w:rsidP="00527974">
      <w:pPr>
        <w:spacing w:line="480" w:lineRule="auto"/>
        <w:jc w:val="both"/>
      </w:pPr>
      <w:r>
        <w:t>Congenital Eyelid eversion is an uncommon ocular disorder that usually presents at birth with everte</w:t>
      </w:r>
      <w:r w:rsidR="00365414">
        <w:t>d eyelids and prolapsed conjunctiva. Management is usually conservative though recalcitrant cases can be managed surgically.</w:t>
      </w:r>
    </w:p>
    <w:p w14:paraId="2FCA89CB" w14:textId="2C04BF1D" w:rsidR="002B65FD" w:rsidRPr="00527974" w:rsidRDefault="00365414" w:rsidP="00527974">
      <w:pPr>
        <w:spacing w:line="480" w:lineRule="auto"/>
        <w:jc w:val="both"/>
        <w:rPr>
          <w:b/>
          <w:bCs/>
        </w:rPr>
      </w:pPr>
      <w:r w:rsidRPr="00527974">
        <w:rPr>
          <w:b/>
          <w:bCs/>
        </w:rPr>
        <w:t xml:space="preserve">Case Report: </w:t>
      </w:r>
      <w:r w:rsidR="002B65FD" w:rsidRPr="00527974">
        <w:rPr>
          <w:b/>
          <w:bCs/>
        </w:rPr>
        <w:t xml:space="preserve"> </w:t>
      </w:r>
    </w:p>
    <w:p w14:paraId="3E89AE68" w14:textId="43B648A5" w:rsidR="004C7BC9" w:rsidRDefault="004C7BC9" w:rsidP="00527974">
      <w:pPr>
        <w:spacing w:line="480" w:lineRule="auto"/>
        <w:jc w:val="both"/>
      </w:pPr>
      <w:r>
        <w:t xml:space="preserve"> </w:t>
      </w:r>
      <w:proofErr w:type="gramStart"/>
      <w:r w:rsidR="00365414">
        <w:t>6 hour</w:t>
      </w:r>
      <w:proofErr w:type="gramEnd"/>
      <w:r w:rsidR="00365414">
        <w:t xml:space="preserve"> old female neonate with congenital eversion of the left upper eyelid following an uneventful delivery. No other ocular or systemic </w:t>
      </w:r>
      <w:proofErr w:type="spellStart"/>
      <w:r w:rsidR="00365414">
        <w:t>anormalies</w:t>
      </w:r>
      <w:proofErr w:type="spellEnd"/>
      <w:r w:rsidR="00365414">
        <w:t xml:space="preserve"> were noted. Baby was treated conservatively with hypertonic saline soaked gauze and topical antibiotic ointment application. There was spontaneous resolution of the eversion after 1 week.</w:t>
      </w:r>
    </w:p>
    <w:p w14:paraId="430DB783" w14:textId="1FD6B452" w:rsidR="00365414" w:rsidRPr="00527974" w:rsidRDefault="00365414" w:rsidP="00527974">
      <w:pPr>
        <w:spacing w:line="480" w:lineRule="auto"/>
        <w:jc w:val="both"/>
        <w:rPr>
          <w:b/>
          <w:bCs/>
        </w:rPr>
      </w:pPr>
      <w:r w:rsidRPr="00527974">
        <w:rPr>
          <w:b/>
          <w:bCs/>
        </w:rPr>
        <w:t>Conclusion</w:t>
      </w:r>
    </w:p>
    <w:p w14:paraId="5E2124E1" w14:textId="7323D57D" w:rsidR="00365414" w:rsidRDefault="00365414" w:rsidP="00527974">
      <w:pPr>
        <w:spacing w:line="480" w:lineRule="auto"/>
        <w:jc w:val="both"/>
      </w:pPr>
      <w:r>
        <w:t xml:space="preserve">Unilateral congenital eyelid eversion is a rare </w:t>
      </w:r>
      <w:r w:rsidR="00527974">
        <w:t xml:space="preserve">condition that responds excellently to conservative management. </w:t>
      </w:r>
      <w:proofErr w:type="gramStart"/>
      <w:r w:rsidR="00527974">
        <w:t>Therefore</w:t>
      </w:r>
      <w:proofErr w:type="gramEnd"/>
      <w:r w:rsidR="00527974">
        <w:t xml:space="preserve"> early recognition </w:t>
      </w:r>
      <w:r w:rsidR="0027533C">
        <w:t xml:space="preserve">and </w:t>
      </w:r>
      <w:r w:rsidR="00527974">
        <w:t>treatment would prevent complications and reduce the need for surgical intervention.</w:t>
      </w:r>
    </w:p>
    <w:p w14:paraId="53A14388" w14:textId="17F2E26B" w:rsidR="003C6833" w:rsidRDefault="003C6833" w:rsidP="00527974">
      <w:pPr>
        <w:spacing w:line="480" w:lineRule="auto"/>
        <w:jc w:val="both"/>
      </w:pPr>
      <w:r w:rsidRPr="0027533C">
        <w:rPr>
          <w:b/>
          <w:bCs/>
        </w:rPr>
        <w:t>Key words</w:t>
      </w:r>
      <w:r>
        <w:t>- Unilateral, Congenital, Eyelid, Eversion</w:t>
      </w:r>
    </w:p>
    <w:p w14:paraId="0061D1B2" w14:textId="77777777" w:rsidR="00365414" w:rsidRDefault="00365414"/>
    <w:p w14:paraId="3A6D89F8" w14:textId="43B36120" w:rsidR="004C7BC9" w:rsidRPr="00527974" w:rsidRDefault="004C7BC9">
      <w:pPr>
        <w:rPr>
          <w:b/>
          <w:bCs/>
        </w:rPr>
      </w:pPr>
      <w:r w:rsidRPr="00527974">
        <w:rPr>
          <w:b/>
          <w:bCs/>
        </w:rPr>
        <w:t>Introduction</w:t>
      </w:r>
    </w:p>
    <w:p w14:paraId="53A1F1C0" w14:textId="77777777" w:rsidR="000938C8" w:rsidRDefault="000938C8"/>
    <w:p w14:paraId="75DEAFF2" w14:textId="24717198" w:rsidR="00D2581B" w:rsidRDefault="00D2581B" w:rsidP="000938C8">
      <w:pPr>
        <w:spacing w:line="480" w:lineRule="auto"/>
        <w:jc w:val="both"/>
      </w:pPr>
      <w:r>
        <w:t>Eyelid eversion in the newborn is a rare condition in which the upper eyelid is completely turned out with prolaps</w:t>
      </w:r>
      <w:r w:rsidR="00BF2846">
        <w:t>e of the</w:t>
      </w:r>
      <w:r>
        <w:t xml:space="preserve"> conjunctiva and chemosis.</w:t>
      </w:r>
      <w:r>
        <w:fldChar w:fldCharType="begin"/>
      </w:r>
      <w:r>
        <w:instrText xml:space="preserve"> ADDIN ZOTERO_ITEM CSL_CITATION {"citationID":"TmCNsRC2","properties":{"unsorted":false,"formattedCitation":"(1)","plainCitation":"(1)","noteIndex":0},"citationItems":[{"id":89,"uris":["http://zotero.org/users/local/n3oYy221/items/I29N3MYV"],"itemData":{"id":89,"type":"webpage","title":"Bilateral Congenital Upper Eyelid Eversion (Ectropion): A Rare Presentation Responded Well to Conservative Treatment at Temeke Regional Referral Hospital-Tanzania","URL":"https://www.scirp.org/journal/paperinformation?paperid=134251","accessed":{"date-parts":[["2026",6,6]]}}}],"schema":"https://github.com/citation-style-language/schema/raw/master/csl-citation.json"} </w:instrText>
      </w:r>
      <w:r>
        <w:fldChar w:fldCharType="separate"/>
      </w:r>
      <w:r>
        <w:rPr>
          <w:noProof/>
        </w:rPr>
        <w:t>(1)</w:t>
      </w:r>
      <w:r>
        <w:fldChar w:fldCharType="end"/>
      </w:r>
      <w:r>
        <w:t xml:space="preserve"> Most times, it is present at birth but some cases of late presentation have been reported.</w:t>
      </w:r>
      <w:r w:rsidR="00982E50">
        <w:fldChar w:fldCharType="begin"/>
      </w:r>
      <w:r w:rsidR="00982E50">
        <w:instrText xml:space="preserve"> ADDIN ZOTERO_ITEM CSL_CITATION {"citationID":"SN5AGCV5","properties":{"unsorted":false,"formattedCitation":"(2\\uc0\\u8211{}4)","plainCitation":"(2–4)","noteIndex":0},"citationItems":[{"id":103,"uris":["http://zotero.org/users/local/n3oYy221/items/5YGR4XJN"],"itemData":{"id":103,"type":"article-journal","abstract":"Rare affection of the newborn, occurring most often at birth, the total congenital eversion of the eyelids has varied management’s techniques. The preferred first-line treatment is the non-invasive conservative technique. We present, in this study, four cases of newborn successively, the first of 8 h old, the second of 12 h old, the third of 24 h old, and the fourth of 48 h old, admitted for congenital abnormalities of the eyelids. Eye examination confirmed the diagnosis of total congenital eversion of the upper eyelids. The reposition of the everted eyelids kept the palpebral conjunctiva edema in the normal position within a short time. The application of the ophthalmic ointment and a compressive eye pad shortened the psychological disturbance of the parents to no more than 72 h.","language":"en","source":"Zotero","title":"Management of Four (4) Cases of Congenital Total Eversion of the Upper Lids using a Non-invasive Method in Northern Benin","author":[{"family":"Falilatou","given":"Agbeille"},{"family":"Chakiratou","given":"Abouki"},{"family":"Soulé","given":"Alamou"},{"family":"Lisette","given":"Odoulami"},{"family":"Ignace","given":"Sounouvou"},{"family":"Sidonie","given":"Tchabi"}]}},{"id":106,"uris":["http://zotero.org/users/local/n3oYy221/items/EYDB69FE"],"itemData":{"id":106,"type":"article-journal","abstract":"Introduction: Congenital ectropion is a rare but usually benign condition in which the upper eyelid is turned outward. It may be associated with Down syndrome, congenital lid disorders such as blepharophimosis syndrome, congenital ichthyosis and birth trauma. We report this case to call attention to, and improve the understanding of various paediatric caregivers about this rare condition, and to encourage prompt referral to the specialists when it is diagnosed.\n \nCase Report: We report a case of congenital bilateral ectropion in a 6 year old boy with Down Syndrome. His condition was noticed at birth and he was admitted for two weeks from birth because of the eye; but was discharged home despite minimal improvement. His mother brought him to our facility because the problem persisted and the child also has tearing and recurrent purulent eye discharge. He was placed on topical antibiotics; the anxious mother was reassured and child was referred for surgery.\n \nConclusion: The condition is largely benign though complications may result from delayed and improper treatment.","container-title":"Western Nigeria Journal of Medical Sciences","ISSN":"1116-0845","issue":"1","language":"en","license":"Copyright (c) 2024 Western Nigeria Journal of Medical Sciences","page":"99-102","source":"wnjms.com.ng","title":"Case report of congenital bilateral ectropion of the upper eyelids in a 6 year old boy with Down Syndrome","URL":"https://wnjms.com.ng/journal/index.php/wnjms/article/view/253","volume":"7","author":[{"family":"Adegbehingbe","given":"Stella Adenoowoola"},{"family":"Olubosede","given":"Omolayo Adebukola"},{"family":"Ibitoye","given":"Babatunde Oluwaseun"}],"accessed":{"date-parts":[["2026",6,7]]},"issued":{"date-parts":[["2024",6,30]]}}},{"id":104,"uris":["http://zotero.org/users/local/n3oYy221/items/JEHQH26J"],"itemData":{"id":104,"type":"article-journal","abstract":"Congenital eversion or ectropion of the upper eyelids is rare. Only 50 cases have been reported since the condition was first described in 1896. We encountered an additional case of congenital ectropion of the eyelids, which is also unusual because of its late presentation for treatment. This case demonstrates the unfavorable outcome of failure to treat this condition at birth and illustrates the association with Down syndrome. Our case is compared with the others reported in the literature.","container-title":"Journal of Pediatric Ophthalmology and Strabismus","DOI":"10.3928/0191-3913-19920101-13","ISSN":"0191-3913","issue":"1","journalAbbreviation":"J Pediatr Ophthalmol Strabismus","language":"eng","page":"64-67","PMID":"1533873","source":"PubMed","title":"Late presentation of congenital ectropion of the eyelids in a child with Down syndrome: a case report and review of the literature","title-short":"Late presentation of congenital ectropion of the eyelids in a child with Down syndrome","volume":"29","author":[{"family":"Sellar","given":"P. W."},{"family":"Bryars","given":"J. H."},{"family":"Archer","given":"D. B."}],"issued":{"date-parts":[["1992"]]}}}],"schema":"https://github.com/citation-style-language/schema/raw/master/csl-citation.json"} </w:instrText>
      </w:r>
      <w:r w:rsidR="00982E50">
        <w:fldChar w:fldCharType="separate"/>
      </w:r>
      <w:r w:rsidR="00982E50" w:rsidRPr="00982E50">
        <w:rPr>
          <w:rFonts w:ascii="Calibri" w:cs="Calibri"/>
          <w:lang w:val="en-GB"/>
        </w:rPr>
        <w:t>(2–4)</w:t>
      </w:r>
      <w:r w:rsidR="00982E50">
        <w:fldChar w:fldCharType="end"/>
      </w:r>
      <w:r w:rsidR="00982E50">
        <w:t xml:space="preserve"> </w:t>
      </w:r>
      <w:r w:rsidR="00313B9F">
        <w:t xml:space="preserve">It is </w:t>
      </w:r>
      <w:r w:rsidR="00BF2846">
        <w:t>typically</w:t>
      </w:r>
      <w:r w:rsidR="00313B9F">
        <w:t xml:space="preserve"> bilateral but unilateral presentations do occur sometimes.</w:t>
      </w:r>
      <w:r w:rsidR="00FF1DC5">
        <w:fldChar w:fldCharType="begin"/>
      </w:r>
      <w:r w:rsidR="00FF1DC5">
        <w:instrText xml:space="preserve"> ADDIN ZOTERO_TEMP </w:instrText>
      </w:r>
      <w:r w:rsidR="00FF1DC5">
        <w:fldChar w:fldCharType="separate"/>
      </w:r>
      <w:r w:rsidR="00BF2846">
        <w:rPr>
          <w:noProof/>
        </w:rPr>
        <w:t>(5)</w:t>
      </w:r>
      <w:r w:rsidR="00FF1DC5">
        <w:rPr>
          <w:noProof/>
        </w:rPr>
        <w:fldChar w:fldCharType="end"/>
      </w:r>
      <w:r w:rsidR="00313B9F">
        <w:t xml:space="preserve"> </w:t>
      </w:r>
      <w:r w:rsidR="0079672A">
        <w:t xml:space="preserve">Usually, </w:t>
      </w:r>
      <w:r w:rsidR="00982E50">
        <w:t>Eyelid eversion of the Newborn</w:t>
      </w:r>
      <w:r w:rsidR="0079672A">
        <w:t xml:space="preserve"> resolves completely with no ocular sequelae but</w:t>
      </w:r>
      <w:r w:rsidR="00BF2846">
        <w:t xml:space="preserve"> </w:t>
      </w:r>
      <w:r w:rsidR="00982E50">
        <w:t>it</w:t>
      </w:r>
      <w:r w:rsidR="0079672A">
        <w:t xml:space="preserve"> could pose a threat to visual maturation </w:t>
      </w:r>
      <w:r w:rsidR="0079672A">
        <w:lastRenderedPageBreak/>
        <w:t>by causing stimulus deprivation amblyopia if not managed promptly and appropriately</w:t>
      </w:r>
      <w:r w:rsidR="00CA759E">
        <w:fldChar w:fldCharType="begin"/>
      </w:r>
      <w:r w:rsidR="00CA759E">
        <w:instrText xml:space="preserve"> ADDIN ZOTERO_ITEM CSL_CITATION {"citationID":"wfbzAeOb","properties":{"unsorted":false,"formattedCitation":"(5)","plainCitation":"(5)","noteIndex":0},"citationItems":[{"id":84,"uris":["http://zotero.org/users/local/n3oYy221/items/EUWFK7CE"],"itemData":{"id":84,"type":"article-journal","abstract":"A case of bilateral congenital upper eyelid eversion (CUEE) in an otherwise healthy 6 day old neonate of African descent (Nigeria) whose delivery was uneventful. The baby recovered completely 5 days a","container-title":"The Pan African Medical Journal","DOI":"10.11604/pamj.2014.17.215.3967","ISSN":"1937-8688","issue":"215","language":"English","license":"http://creativecommons.org/licenses/by/4.0/","source":"www.panafrican-med-journal.com","title":"Bilateral congenital upper eyelid eversion: the clinical course and outcome of conservative management","title-short":"Bilateral congenital upper eyelid eversion","URL":"https://www.panafrican-med-journal.com//content/article/17/215/full","volume":"17","author":[{"family":"Ibraheem","given":"Waheed Ademola"}],"accessed":{"date-parts":[["2026",6,6]]},"issued":{"date-parts":[["2014",3,18]]}}}],"schema":"https://github.com/citation-style-language/schema/raw/master/csl-citation.json"} </w:instrText>
      </w:r>
      <w:r w:rsidR="00CA759E">
        <w:fldChar w:fldCharType="separate"/>
      </w:r>
      <w:r w:rsidR="00CA759E">
        <w:rPr>
          <w:noProof/>
        </w:rPr>
        <w:t>(5)</w:t>
      </w:r>
      <w:r w:rsidR="00CA759E">
        <w:fldChar w:fldCharType="end"/>
      </w:r>
      <w:r w:rsidR="00982E50">
        <w:t xml:space="preserve">. </w:t>
      </w:r>
      <w:r w:rsidR="00F60D34">
        <w:t>I</w:t>
      </w:r>
      <w:r w:rsidR="0079672A">
        <w:t xml:space="preserve">t could also be complicated by </w:t>
      </w:r>
      <w:proofErr w:type="spellStart"/>
      <w:r w:rsidR="0079672A">
        <w:t>dessication</w:t>
      </w:r>
      <w:proofErr w:type="spellEnd"/>
      <w:r w:rsidR="0079672A">
        <w:t xml:space="preserve"> of the prolapsed conjunctiva</w:t>
      </w:r>
      <w:r w:rsidR="00982E50">
        <w:t xml:space="preserve"> and </w:t>
      </w:r>
      <w:r w:rsidR="0079672A">
        <w:t>infection</w:t>
      </w:r>
      <w:r w:rsidR="00F60D34">
        <w:t>.</w:t>
      </w:r>
    </w:p>
    <w:p w14:paraId="09BF4C25" w14:textId="241975E8" w:rsidR="00313B9F" w:rsidRDefault="00313B9F" w:rsidP="000938C8">
      <w:pPr>
        <w:spacing w:line="480" w:lineRule="auto"/>
        <w:jc w:val="both"/>
      </w:pPr>
      <w:r>
        <w:t>This condition  is</w:t>
      </w:r>
      <w:r w:rsidR="00BF2846">
        <w:t xml:space="preserve"> frequently</w:t>
      </w:r>
      <w:r>
        <w:t xml:space="preserve"> benign but stirs up undue anxiety in the parent, caregivers and primary care physicians who may not have </w:t>
      </w:r>
      <w:r w:rsidR="00BF2846">
        <w:t>had exposure to this entity.</w:t>
      </w:r>
      <w:r w:rsidR="00BF2846">
        <w:fldChar w:fldCharType="begin"/>
      </w:r>
      <w:r w:rsidR="00CA759E">
        <w:instrText xml:space="preserve"> ADDIN ZOTERO_ITEM CSL_CITATION {"citationID":"sLAYdD4A","properties":{"unsorted":false,"formattedCitation":"(6)","plainCitation":"(6)","noteIndex":0},"citationItems":[{"id":80,"uris":["http://zotero.org/users/local/n3oYy221/items/K428GWK3"],"itemData":{"id":80,"type":"article-journal","abstract":"Introduction: Congenital upper eyelid eversion is a rare ocular disorder that often presents at birth with everted and swollen eyelids. It is slightly more common among blacks, usually benign and responds remarkably to conservative management.\nCase report: 9-hour old male infant presented with fleshy swelling and eversion of both upper lids. No significant antenatal or postnatal history. Further ocular and systemic examination were not remarkable. He was managed with hypertonic saline guaze pack, Gutt salacyn (5% Sodium Chloride ophthalmic solution), Gutt gentamicin and Occ. chloramphenicol. Significant reduction in swelling and return of lids to normal anatomical position were noticed within 3 days of treatment. Full recovery occurred in about 2 weeks.\nDiscussion: The patient presented with bilateral congenital upper eyelid eversion which is the common presentation, although a few unilateral cases have been reported. Exact aetiology is usually unknown just as we have noted in the index case. However, thorough ocular and systemic examination is important to rule out probable causes. Treatment with hypertonic saline eye pack, salacyn eye drops and antibiotics resulted in excellent resolution of symptoms.\nConclusion: Congenital upper lid eversion is uncommon ocular presentation that may cause. However, it responds remarkably to conservative treatment which should be initiated early to prevent infection and desiccation of exposed conjunctiva.","container-title":"Ibom Medical Journal","DOI":"10.61386/imj.v18i3.720","ISSN":"2735-9964","issue":"3","language":"en","license":"Copyright (c) 2025 Chinawa NE, Odogu VK, Inyang A, John I","page":"563-565","source":"ibommedicaljournal.org","title":"Bilateral Congenital Upper Eyelid Eversion in a Newborn: A case Report","title-short":"Bilateral Congenital Upper Eyelid Eversion in a Newborn","URL":"https://ibommedicaljournal.org/index.php/imjhome/article/view/720","volume":"18","author":[{"family":"Ne","given":"Chinawa"},{"family":"Vk","given":"Odogu"},{"family":"A","given":"Inyang"},{"family":"I","given":"John"}],"accessed":{"date-parts":[["2026",6,6]]},"issued":{"date-parts":[["2025",7,1]]}}}],"schema":"https://github.com/citation-style-language/schema/raw/master/csl-citation.json"} </w:instrText>
      </w:r>
      <w:r w:rsidR="00BF2846">
        <w:fldChar w:fldCharType="separate"/>
      </w:r>
      <w:r w:rsidR="00CA759E">
        <w:rPr>
          <w:noProof/>
        </w:rPr>
        <w:t>(6)</w:t>
      </w:r>
      <w:r w:rsidR="00BF2846">
        <w:fldChar w:fldCharType="end"/>
      </w:r>
    </w:p>
    <w:p w14:paraId="77BA3BA8" w14:textId="37449445" w:rsidR="00982E50" w:rsidRDefault="00CA759E" w:rsidP="000938C8">
      <w:pPr>
        <w:spacing w:line="480" w:lineRule="auto"/>
        <w:jc w:val="both"/>
      </w:pPr>
      <w:r>
        <w:t xml:space="preserve">The exact </w:t>
      </w:r>
      <w:proofErr w:type="spellStart"/>
      <w:r>
        <w:t>aetiology</w:t>
      </w:r>
      <w:proofErr w:type="spellEnd"/>
      <w:r>
        <w:t xml:space="preserve"> is unknown however </w:t>
      </w:r>
      <w:r w:rsidR="006B4892" w:rsidRPr="006B4892">
        <w:t>local or systemic causes leading to anterior lamellar shortening or posterior lamellar elongation or prolapse can predispose to eversion of the eyelid</w:t>
      </w:r>
      <w:r w:rsidR="009543EA">
        <w:fldChar w:fldCharType="begin"/>
      </w:r>
      <w:r w:rsidR="009543EA">
        <w:instrText xml:space="preserve"> ADDIN ZOTERO_ITEM CSL_CITATION {"citationID":"GRfNRZ1r","properties":{"unsorted":false,"formattedCitation":"(7)","plainCitation":"(7)","noteIndex":0},"citationItems":[{"id":82,"uris":["http://zotero.org/users/local/n3oYy221/items/XINGM5PX"],"itemData":{"id":82,"type":"article-journal","abstract":"Congenital eversion of upper eyelid is a rare condition, which responds well to non-surgical management. However, lack of awareness and delay in the treatment may lead to poorer outcomes. We present two cases of neonates with congenital total eversion of upper eyelid and conjunctival prolapse, which were effectively treated with conservative management. Keywords: Congenital, Conjunctival, Eversion, Ectropion, Prolapse.","container-title":"Indian Journal of Clinical and Experimental Ophthalmology","DOI":"10.18231/j.ijceo.2022.087","ISSN":"2395-1443","issue":"3","language":"en","license":"Copyright © 2026 the Author(s). Published by Indian Journal of Clinical and Experimental Ophthalmology.","page":"431-434","publisher":"IP Innovative Publication Pvt Limited","source":"ijceo.org","title":"Congenital total eversion of the upper eyelid: report of two cases and review of literature","title-short":"Congenital total eversion of the upper eyelid","URL":"https://ijceo.org/archive/volume/8/issue/3/article/21404","volume":"8","author":[{"family":"Hada","given":"Maya"},{"family":"Priyadarshini","given":"Apoorva"},{"family":"Upadhyay","given":"Sukriti"}],"accessed":{"date-parts":[["2026",6,6]]},"issued":{"date-parts":[["2025",7,28]]}}}],"schema":"https://github.com/citation-style-language/schema/raw/master/csl-citation.json"} </w:instrText>
      </w:r>
      <w:r w:rsidR="009543EA">
        <w:fldChar w:fldCharType="separate"/>
      </w:r>
      <w:r w:rsidR="009543EA">
        <w:rPr>
          <w:noProof/>
        </w:rPr>
        <w:t>(7)</w:t>
      </w:r>
      <w:r w:rsidR="009543EA">
        <w:fldChar w:fldCharType="end"/>
      </w:r>
      <w:r w:rsidR="00892F91">
        <w:t xml:space="preserve"> </w:t>
      </w:r>
      <w:r w:rsidR="00E479E2">
        <w:t>C</w:t>
      </w:r>
      <w:r w:rsidR="00892F91">
        <w:t xml:space="preserve">ongenital eyelid eversion may be associated with birth trauma, prolonged or difficult labor or in systemic anomalies like </w:t>
      </w:r>
      <w:r w:rsidR="00EC3C30">
        <w:t>D</w:t>
      </w:r>
      <w:r w:rsidR="00892F91">
        <w:t>owns syndrome.</w:t>
      </w:r>
      <w:r w:rsidR="00892F91">
        <w:fldChar w:fldCharType="begin"/>
      </w:r>
      <w:r w:rsidR="006F1EC4">
        <w:instrText xml:space="preserve"> ADDIN ZOTERO_ITEM CSL_CITATION {"citationID":"B3TWp4uw","properties":{"unsorted":false,"formattedCitation":"(8,9)","plainCitation":"(8,9)","noteIndex":0},"citationItems":[{"id":108,"uris":["http://zotero.org/users/local/n3oYy221/items/XKUSPWP9"],"itemData":{"id":108,"type":"article-journal","abstract":"The purpose of this study is to report a case of bilateral congenital eversion of the upper eyelid in an 8 h- old male baby. JD is an 8 h-old male baby born by normal vaginal delivery after prolonged labor, to a 24-year-old primigravida. Pregnancy was said to be term but was complicated by pregnancy-induced hypertension. A midwife delivered the baby and it was by spontaneous vertex delivery. He was said to have cried immediately after birth, but shortly afterward parents noticed a reddish fleshy swelling over the eyes and this made it difficult for them to see the eyeballs. The reddish swelling steadily increased in size necessitating their prompt referral to our center. On examination, a full term baby was seen with complete eversion of both upper eyelids and marked conjunctival chemosis. Ocular examination revealed normal globes with healthy cornea and briskly reactive pupils. The child was admitted and started on 3-hourly chloramphenicol ointment, ciloxan eye drop (ciprofloxacin hydrochloride United States Pharmacopeia equivalent to ciprofloxacin 0.3% w/v) - 8 times daily and 5% hypertonic saline patch over the chemosed conjunctiva. The pediatrician was also invited to co-manage the patient. After 9-days of treatment, the conjunctival chemosis fully resolved and lids reverted back to normal position. At 4-week follow-up, the lids continued to maintain their normal position and child could now open eyelids spontaneously. Congenital upper eyelid eversion is a rare clinical entity even though it is said to be commoner in blacks. Knowledge of its complete resolution with conservative management will help in future management of such cases thereby preventing complications that may arise from poorly treated cases.","container-title":"Nigerian Journal of Clinical Practice","DOI":"10.4103/1119-3077.127569","ISSN":"1119-3077","issue":"2","journalAbbreviation":"Niger J Clin Pract","language":"eng","page":"248-250","PMID":"24553040","source":"PubMed","title":"Congenital upper lid eversion and severe chemosis in a new born","volume":"17","author":[{"family":"Awoyesuku","given":"E. A."},{"family":"Pedro-Egbe","given":"C. N."},{"family":"Sibeudu","given":"O. A."}],"issued":{"date-parts":[["2014"]]}}},{"id":91,"uris":["http://zotero.org/users/local/n3oYy221/items/748GCFYA"],"itemData":{"id":91,"type":"article-journal","abstract":"Introduction\nand importance: Congenital upper eyelid eversion (CUEE) is a rare congenital condition characterized by everted upper eyelids with prominent chemosis. The authors present the first case of concurrent upper eyelids eversion, umbilical hernia, and clubfeet.\nCase presentation\nA four-hour-old newborn male presented with bilateral red upper eyelids swelling. Ophthalmic examination revealed bilateral upper eyelids eversion and severe bilateral chemosis. The further pediatric evaluation showed a painless reducible umbilical hernia and clubfeet. Treatment of the eyelids eversion was conservative, combining topical steroids, antibiotics and lubricants. Chemosis reduced progressively. We obtained a complete resolution on day 21. We referred the neonate to the pediatric surgery, and orthopedic department for umbilical hernia and clubfeet management.\nClinical discussion\nMost infants with CUEE may show excellent anatomic and functional results with conservative treatment if managed timely and promptly.\nConclusion\nThe innocuous appearance of CUEE must not prevent clinicians from investigating possible systemic associations and initiating appropriate treatment.","container-title":"Annals of Medicine and Surgery","DOI":"10.1016/j.amsu.2022.103279","ISSN":"2049-0801","journalAbbreviation":"Annals of Medicine and Surgery","page":"103279","source":"ScienceDirect","title":"Case report: Severe presentation of a syndromic congenital bilateral upper eyelids eversion","title-short":"Case report","URL":"https://www.sciencedirect.com/science/article/pii/S2049080122000395","volume":"74","author":[{"family":"Sayadi","given":"Jihene"},{"family":"Malek","given":"Ines"},{"family":"Abid","given":"Yosra"},{"family":"Gouider","given":"Dhouha"},{"family":"Mekni","given":"Manel"},{"family":"Chebbi","given":"Amel"},{"family":"Nacef","given":"Leila"}],"accessed":{"date-parts":[["2026",6,6]]},"issued":{"date-parts":[["2022",2,1]]}}}],"schema":"https://github.com/citation-style-language/schema/raw/master/csl-citation.json"} </w:instrText>
      </w:r>
      <w:r w:rsidR="00892F91">
        <w:fldChar w:fldCharType="separate"/>
      </w:r>
      <w:r w:rsidR="006F1EC4">
        <w:rPr>
          <w:noProof/>
        </w:rPr>
        <w:t>(8,9)</w:t>
      </w:r>
      <w:r w:rsidR="00892F91">
        <w:fldChar w:fldCharType="end"/>
      </w:r>
      <w:r w:rsidR="009F1CFA">
        <w:t xml:space="preserve"> </w:t>
      </w:r>
    </w:p>
    <w:p w14:paraId="70B9748A" w14:textId="308095EF" w:rsidR="009F1CFA" w:rsidRDefault="009F1CFA" w:rsidP="000938C8">
      <w:pPr>
        <w:spacing w:line="480" w:lineRule="auto"/>
        <w:jc w:val="both"/>
      </w:pPr>
      <w:r>
        <w:t>Treatment may be conservative with antibiotics, hypertonic saline and pressure patching or surgically with temporary tarsorrhaphy.</w:t>
      </w:r>
      <w:r>
        <w:fldChar w:fldCharType="begin"/>
      </w:r>
      <w:r w:rsidR="006F1EC4">
        <w:instrText xml:space="preserve"> ADDIN ZOTERO_ITEM CSL_CITATION {"citationID":"b8c8AbIb","properties":{"unsorted":false,"formattedCitation":"(10)","plainCitation":"(10)","noteIndex":0},"citationItems":[{"id":112,"uris":["http://zotero.org/users/local/n3oYy221/items/Q3XKGBAH"],"itemData":{"id":112,"type":"article-journal","abstract":"Congenital upper eyelid eversion is a rare condition characterized by the prolapse of chemosed palpebral conjunctiva from everted eyelids. Initial conservative management option commonly used in the treatment was unsuccessful in resolving the condition in our patient. However, temporary tarsorrhaphy resulted in satisfactory resolution. This case gives further credence to the effectiveness of temporary tarsorrhaphy as a surgical option in the management of congenital upper eyelid eversion.","container-title":"Nigerian Journal of Medicine","DOI":"10.4103/NJM.NJM_205_21","ISSN":"1115-2613","issue":"2","language":"en-US","page":"229","source":"journals.lww.com","title":"Management of Bilateral Congenital Upper Eyelid Eversion in a Neonate","URL":"https://journals.lww.com/njom/fulltext/2022/31020/management_of_bilateral_congenital_upper_eyelid.23.aspx","volume":"31","author":[{"family":"Okonkwo","given":"Sunday Nnamdi"},{"family":"Nkanga","given":"Elizabeth Dennis"},{"family":"Etiowo","given":"Nkama Mbang"},{"family":"Iyam","given":"Justina Egwa"}],"accessed":{"date-parts":[["2026",6,7]]},"issued":{"date-parts":[["2022",4]]}}}],"schema":"https://github.com/citation-style-language/schema/raw/master/csl-citation.json"} </w:instrText>
      </w:r>
      <w:r>
        <w:fldChar w:fldCharType="separate"/>
      </w:r>
      <w:r w:rsidR="006F1EC4">
        <w:rPr>
          <w:noProof/>
        </w:rPr>
        <w:t>(10)</w:t>
      </w:r>
      <w:r>
        <w:fldChar w:fldCharType="end"/>
      </w:r>
    </w:p>
    <w:p w14:paraId="2E069901" w14:textId="44C130DE" w:rsidR="000938C8" w:rsidRDefault="000938C8" w:rsidP="000938C8">
      <w:pPr>
        <w:spacing w:line="480" w:lineRule="auto"/>
        <w:jc w:val="both"/>
      </w:pPr>
      <w:r>
        <w:t xml:space="preserve">The aim of this report is to increase the awareness of this condition among pediatricians and </w:t>
      </w:r>
      <w:r w:rsidR="00150958">
        <w:t xml:space="preserve">primary care physicians </w:t>
      </w:r>
      <w:r>
        <w:t>and to highlight the importance of early recognition and prompt conservative management</w:t>
      </w:r>
      <w:r w:rsidR="00150958">
        <w:t xml:space="preserve"> in achieving </w:t>
      </w:r>
      <w:proofErr w:type="spellStart"/>
      <w:r w:rsidR="00150958">
        <w:t>favourable</w:t>
      </w:r>
      <w:proofErr w:type="spellEnd"/>
      <w:r w:rsidR="00150958">
        <w:t xml:space="preserve"> outcomes.</w:t>
      </w:r>
    </w:p>
    <w:p w14:paraId="562E2121" w14:textId="11483349" w:rsidR="00150958" w:rsidRDefault="00150958" w:rsidP="000938C8">
      <w:pPr>
        <w:spacing w:line="480" w:lineRule="auto"/>
        <w:jc w:val="both"/>
      </w:pPr>
    </w:p>
    <w:p w14:paraId="6D2C20D9" w14:textId="77777777" w:rsidR="002B65FD" w:rsidRDefault="002B65FD" w:rsidP="000938C8">
      <w:pPr>
        <w:spacing w:line="480" w:lineRule="auto"/>
        <w:jc w:val="both"/>
      </w:pPr>
    </w:p>
    <w:p w14:paraId="6E89557E" w14:textId="71B47030" w:rsidR="00150958" w:rsidRPr="00527974" w:rsidRDefault="00150958" w:rsidP="000938C8">
      <w:pPr>
        <w:spacing w:line="480" w:lineRule="auto"/>
        <w:jc w:val="both"/>
        <w:rPr>
          <w:b/>
          <w:bCs/>
        </w:rPr>
      </w:pPr>
      <w:r w:rsidRPr="00527974">
        <w:rPr>
          <w:b/>
          <w:bCs/>
        </w:rPr>
        <w:t>Case Report</w:t>
      </w:r>
    </w:p>
    <w:p w14:paraId="3240E89C" w14:textId="50528490" w:rsidR="002B10C4" w:rsidRDefault="002B10C4" w:rsidP="000938C8">
      <w:pPr>
        <w:spacing w:line="480" w:lineRule="auto"/>
        <w:jc w:val="both"/>
      </w:pPr>
      <w:r>
        <w:t xml:space="preserve">A </w:t>
      </w:r>
      <w:r w:rsidR="00F037A4">
        <w:t>6</w:t>
      </w:r>
      <w:r>
        <w:t xml:space="preserve">hour old female neonate delivered via spontaneous vaginal delivery to a </w:t>
      </w:r>
      <w:proofErr w:type="gramStart"/>
      <w:r>
        <w:t>30 year old</w:t>
      </w:r>
      <w:proofErr w:type="gramEnd"/>
      <w:r>
        <w:t xml:space="preserve"> woman after a full term pregnancy. Pregnancy, </w:t>
      </w:r>
      <w:proofErr w:type="spellStart"/>
      <w:r>
        <w:t>labour</w:t>
      </w:r>
      <w:proofErr w:type="spellEnd"/>
      <w:r>
        <w:t xml:space="preserve"> and delivery were uneventful. Birth weight- 3.8kg</w:t>
      </w:r>
      <w:r w:rsidR="001C6FE0">
        <w:t xml:space="preserve">, she was said to have cried immediately after birth. She is the </w:t>
      </w:r>
      <w:r w:rsidR="00E479E2">
        <w:t xml:space="preserve">last </w:t>
      </w:r>
      <w:proofErr w:type="gramStart"/>
      <w:r w:rsidR="00E479E2">
        <w:t>of</w:t>
      </w:r>
      <w:r w:rsidR="001C6FE0">
        <w:rPr>
          <w:vertAlign w:val="superscript"/>
        </w:rPr>
        <w:t xml:space="preserve"> </w:t>
      </w:r>
      <w:r w:rsidR="001D65E3">
        <w:t xml:space="preserve"> </w:t>
      </w:r>
      <w:r w:rsidR="001C6FE0">
        <w:t>3</w:t>
      </w:r>
      <w:proofErr w:type="gramEnd"/>
      <w:r w:rsidR="001C6FE0">
        <w:t xml:space="preserve"> children in a monogamous setting, no history of congenital anomalies in her other siblings. </w:t>
      </w:r>
      <w:r w:rsidR="00F037A4">
        <w:t xml:space="preserve">Baby was noticed to have reddish fleshy swelling over the left eyelid shortly after birth. She was admitted into the Neonatal intensive care unit and was thoroughly evaluated by the </w:t>
      </w:r>
      <w:proofErr w:type="spellStart"/>
      <w:r w:rsidR="00F037A4">
        <w:t>Paediatricians</w:t>
      </w:r>
      <w:proofErr w:type="spellEnd"/>
      <w:r w:rsidR="00F037A4">
        <w:t>.</w:t>
      </w:r>
    </w:p>
    <w:p w14:paraId="4F72401D" w14:textId="19029A1B" w:rsidR="00F037A4" w:rsidRDefault="00F037A4" w:rsidP="000938C8">
      <w:pPr>
        <w:spacing w:line="480" w:lineRule="auto"/>
        <w:jc w:val="both"/>
      </w:pPr>
      <w:r>
        <w:lastRenderedPageBreak/>
        <w:t>On examination, she was a healthy baby in no obvious distress. The upp</w:t>
      </w:r>
      <w:r w:rsidR="00055B6A">
        <w:t xml:space="preserve">er </w:t>
      </w:r>
      <w:proofErr w:type="spellStart"/>
      <w:r w:rsidR="00055B6A">
        <w:t>lid</w:t>
      </w:r>
      <w:proofErr w:type="spellEnd"/>
      <w:r w:rsidR="00055B6A">
        <w:t xml:space="preserve"> of the left eye was everted with marked conjunctival chemosis. The right eye was normal. Attempts at repositioning the everted lid w</w:t>
      </w:r>
      <w:r w:rsidR="00E479E2">
        <w:t>ere</w:t>
      </w:r>
      <w:r w:rsidR="00055B6A">
        <w:t xml:space="preserve"> unsuccessful. Further examination of the eyeball on the left also failed due to the marked chemosis. Hypertonic saline soaked gauze with Tobramycin ointment was placed over the everted </w:t>
      </w:r>
      <w:proofErr w:type="gramStart"/>
      <w:r w:rsidR="00055B6A">
        <w:t>lid</w:t>
      </w:r>
      <w:r>
        <w:t xml:space="preserve"> </w:t>
      </w:r>
      <w:r w:rsidR="00055B6A">
        <w:t>.</w:t>
      </w:r>
      <w:proofErr w:type="gramEnd"/>
      <w:r w:rsidR="00055B6A">
        <w:t xml:space="preserve"> </w:t>
      </w:r>
      <w:r w:rsidR="00E479E2">
        <w:t>H</w:t>
      </w:r>
      <w:r w:rsidR="00055B6A">
        <w:t xml:space="preserve">ypertonic saline was prepared by the bedside by adding table salt to normal saline till the saturation point was reached and the salt no longer dissolved. This dressing was changed 3 times daily. </w:t>
      </w:r>
      <w:r w:rsidR="00B43005">
        <w:t>One week af</w:t>
      </w:r>
      <w:bookmarkStart w:id="0" w:name="_GoBack"/>
      <w:bookmarkEnd w:id="0"/>
      <w:r w:rsidR="00B43005">
        <w:t>ter commencement of treatment, chemosis had resolved, the lid was properly positioned and baby could spontaneously open the eye. Further examination of the left eye revealed normal sized globe, conjunctiva was quiet, cornea was clear and the pupil was briskly reactive to light.</w:t>
      </w:r>
    </w:p>
    <w:p w14:paraId="0F6652DB" w14:textId="42AFA8B4" w:rsidR="00F6567D" w:rsidRDefault="00B43005" w:rsidP="000938C8">
      <w:pPr>
        <w:spacing w:line="480" w:lineRule="auto"/>
        <w:jc w:val="both"/>
      </w:pPr>
      <w:r>
        <w:t>Baby was discharged from the hospital to be followed up on an outpatient basis.  At follow up, 2weeks after discharge the eyeli</w:t>
      </w:r>
      <w:r w:rsidR="00A62B41">
        <w:t>d remained in the normal position and there was ocular complication noted.</w:t>
      </w:r>
      <w:r>
        <w:t xml:space="preserve"> </w:t>
      </w:r>
    </w:p>
    <w:p w14:paraId="67E7D7EE" w14:textId="77777777" w:rsidR="00E96047" w:rsidRDefault="00E96047" w:rsidP="000938C8">
      <w:pPr>
        <w:spacing w:line="480" w:lineRule="auto"/>
        <w:jc w:val="both"/>
      </w:pPr>
    </w:p>
    <w:p w14:paraId="0EE4728A" w14:textId="685B3877" w:rsidR="00B43005" w:rsidRDefault="00F6567D" w:rsidP="000938C8">
      <w:pPr>
        <w:spacing w:line="480" w:lineRule="auto"/>
        <w:jc w:val="both"/>
      </w:pPr>
      <w:r>
        <w:rPr>
          <w:noProof/>
        </w:rPr>
        <w:drawing>
          <wp:inline distT="0" distB="0" distL="0" distR="0" wp14:anchorId="1BEEA5D3" wp14:editId="4F60EFEA">
            <wp:extent cx="2683119" cy="1802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35d543-ec80-4823-aab7-6bec7d049fda.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2122" cy="1841760"/>
                    </a:xfrm>
                    <a:prstGeom prst="rect">
                      <a:avLst/>
                    </a:prstGeom>
                  </pic:spPr>
                </pic:pic>
              </a:graphicData>
            </a:graphic>
          </wp:inline>
        </w:drawing>
      </w:r>
      <w:r w:rsidR="00E96047">
        <w:t xml:space="preserve"> At presentation</w:t>
      </w:r>
    </w:p>
    <w:p w14:paraId="2D30901F" w14:textId="3B15C283" w:rsidR="00E96047" w:rsidRDefault="00E96047" w:rsidP="000938C8">
      <w:pPr>
        <w:spacing w:line="480" w:lineRule="auto"/>
        <w:jc w:val="both"/>
      </w:pPr>
    </w:p>
    <w:p w14:paraId="4CD3FFD8" w14:textId="275A9F10" w:rsidR="00E96047" w:rsidRDefault="00E96047" w:rsidP="000938C8">
      <w:pPr>
        <w:spacing w:line="480" w:lineRule="auto"/>
        <w:jc w:val="both"/>
      </w:pPr>
      <w:r>
        <w:rPr>
          <w:noProof/>
        </w:rPr>
        <w:lastRenderedPageBreak/>
        <w:drawing>
          <wp:inline distT="0" distB="0" distL="0" distR="0" wp14:anchorId="6FC797EF" wp14:editId="571C8FA1">
            <wp:extent cx="2015067" cy="2686756"/>
            <wp:effectExtent l="0" t="0" r="444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0526d16-b286-45e3-8da2-bf90bbbe372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0925" cy="2694566"/>
                    </a:xfrm>
                    <a:prstGeom prst="rect">
                      <a:avLst/>
                    </a:prstGeom>
                  </pic:spPr>
                </pic:pic>
              </a:graphicData>
            </a:graphic>
          </wp:inline>
        </w:drawing>
      </w:r>
      <w:r>
        <w:t xml:space="preserve"> 3days on conservative management</w:t>
      </w:r>
    </w:p>
    <w:p w14:paraId="4C725CB1" w14:textId="5A5ADB6D" w:rsidR="00F6567D" w:rsidRDefault="00F6567D" w:rsidP="000938C8">
      <w:pPr>
        <w:spacing w:line="480" w:lineRule="auto"/>
        <w:jc w:val="both"/>
      </w:pPr>
    </w:p>
    <w:p w14:paraId="6AA0B85D" w14:textId="32CDCAD6" w:rsidR="00F6567D" w:rsidRDefault="00F6567D" w:rsidP="000938C8">
      <w:pPr>
        <w:spacing w:line="480" w:lineRule="auto"/>
        <w:jc w:val="both"/>
      </w:pPr>
    </w:p>
    <w:p w14:paraId="1BEB41AC" w14:textId="2B43135D" w:rsidR="00F6567D" w:rsidRDefault="00F6567D" w:rsidP="000938C8">
      <w:pPr>
        <w:spacing w:line="480" w:lineRule="auto"/>
        <w:jc w:val="both"/>
      </w:pPr>
    </w:p>
    <w:p w14:paraId="474AB33F" w14:textId="77777777" w:rsidR="00F6567D" w:rsidRDefault="00F6567D" w:rsidP="000938C8">
      <w:pPr>
        <w:spacing w:line="480" w:lineRule="auto"/>
        <w:jc w:val="both"/>
      </w:pPr>
    </w:p>
    <w:p w14:paraId="567E3BAC" w14:textId="156FE050" w:rsidR="00F6567D" w:rsidRDefault="00F6567D" w:rsidP="000938C8">
      <w:pPr>
        <w:spacing w:line="480" w:lineRule="auto"/>
        <w:jc w:val="both"/>
      </w:pPr>
      <w:r>
        <w:rPr>
          <w:noProof/>
        </w:rPr>
        <w:drawing>
          <wp:inline distT="0" distB="0" distL="0" distR="0" wp14:anchorId="703921D2" wp14:editId="7E36DDE0">
            <wp:extent cx="2065867" cy="2754566"/>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9cced70-e304-4f7e-81dc-2e677252272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8196" cy="2784339"/>
                    </a:xfrm>
                    <a:prstGeom prst="rect">
                      <a:avLst/>
                    </a:prstGeom>
                  </pic:spPr>
                </pic:pic>
              </a:graphicData>
            </a:graphic>
          </wp:inline>
        </w:drawing>
      </w:r>
      <w:r w:rsidR="00E96047">
        <w:t xml:space="preserve"> After 1 week </w:t>
      </w:r>
    </w:p>
    <w:p w14:paraId="225FB021" w14:textId="4BF49EAE" w:rsidR="00B43005" w:rsidRDefault="00B43005" w:rsidP="000938C8">
      <w:pPr>
        <w:spacing w:line="480" w:lineRule="auto"/>
        <w:jc w:val="both"/>
      </w:pPr>
    </w:p>
    <w:p w14:paraId="63098357" w14:textId="77777777" w:rsidR="00F6567D" w:rsidRDefault="00F6567D" w:rsidP="000938C8">
      <w:pPr>
        <w:spacing w:line="480" w:lineRule="auto"/>
        <w:jc w:val="both"/>
        <w:rPr>
          <w:b/>
          <w:bCs/>
        </w:rPr>
      </w:pPr>
    </w:p>
    <w:p w14:paraId="52014697" w14:textId="77777777" w:rsidR="00F6567D" w:rsidRDefault="00F6567D" w:rsidP="000938C8">
      <w:pPr>
        <w:spacing w:line="480" w:lineRule="auto"/>
        <w:jc w:val="both"/>
        <w:rPr>
          <w:b/>
          <w:bCs/>
        </w:rPr>
      </w:pPr>
    </w:p>
    <w:p w14:paraId="02785800" w14:textId="7F008528" w:rsidR="00B43005" w:rsidRPr="00527974" w:rsidRDefault="00493D52" w:rsidP="000938C8">
      <w:pPr>
        <w:spacing w:line="480" w:lineRule="auto"/>
        <w:jc w:val="both"/>
        <w:rPr>
          <w:b/>
          <w:bCs/>
        </w:rPr>
      </w:pPr>
      <w:r w:rsidRPr="00527974">
        <w:rPr>
          <w:b/>
          <w:bCs/>
        </w:rPr>
        <w:t>Discussion</w:t>
      </w:r>
    </w:p>
    <w:p w14:paraId="772C2BB2" w14:textId="6D8966BA" w:rsidR="00CF5FB3" w:rsidRDefault="00CF5FB3" w:rsidP="000938C8">
      <w:pPr>
        <w:spacing w:line="480" w:lineRule="auto"/>
        <w:jc w:val="both"/>
      </w:pPr>
      <w:r>
        <w:lastRenderedPageBreak/>
        <w:t>Congenital lid eversion is an uncommon condition with unknown aetiology.</w:t>
      </w:r>
      <w:r w:rsidR="003516D9">
        <w:t>it was first described by Adams in 1896.</w:t>
      </w:r>
      <w:r>
        <w:t xml:space="preserve"> It more commonly presents bilaterally but some cases of unilateral presentation have been reported.</w:t>
      </w:r>
      <w:r>
        <w:fldChar w:fldCharType="begin"/>
      </w:r>
      <w:r>
        <w:instrText xml:space="preserve"> ADDIN ZOTERO_ITEM CSL_CITATION {"citationID":"jqL7KAI7","properties":{"unsorted":false,"formattedCitation":"(11,12)","plainCitation":"(11,12)","noteIndex":0},"citationItems":[{"id":114,"uris":["http://zotero.org/users/local/n3oYy221/items/65I4FBTA"],"itemData":{"id":114,"type":"article-journal","abstract":"Background:\nCongenital ectropion is a rare congenital eyelid eversion with chemosis. It is twice more common in males. We report a case of congenital unilateral eversion of the upper eyelid with severe chemosis that was successfully managed conservatively.\n\nAim:\nThe case is being reported for its rarity, demonstrating effectiveness of conservative management with 3% hypertonic saline. Also to create awareness of the diseases and ease of management amongst health workers.\n\nCase Presentation:\nThe patient was a 4 day old female child with a congenital unilateral eversion of the right upper eyelid and severe chemosis following uneventful delivery. Patient was also noticed to be febrile, but no other physical or systemic anomaly. A conservative treatment approach was used which consisted of the application of antibiotics eye drop and ointment and padding of the eye with 3% hypertonic saline soaked gauze. The eyelid reverted spontaneously after 3 days and the condition was completely resolved without complications.\n\nConclusion:\nCongenital eyelid eversion is a benign condition that excellently responds to conservative treatment. Creating awareness of its existence and treatment approach amongst health workers is essential.","container-title":"Journal of the West African College of Surgeons","DOI":"10.4103/jwas.jwas_67_22","ISSN":"2276-6944","issue":"1","journalAbbreviation":"J West Afr Coll Surg","page":"104-106","PMID":"36203915","PMCID":"PMC9531735","source":"PubMed Central","title":"Conservative Management of Congenital Unilateral Eyelid Ectropion in a 3-day-old Neonate in Jos North-Central Nigeria","URL":"https://pmc.ncbi.nlm.nih.gov/articles/PMC9531735/","volume":"12","author":[{"family":"Panshak","given":"Tenmang"},{"family":"V. Ramyil","given":"Alice"},{"family":"Maigida","given":"Nievel Buetnaan"},{"family":"Anyika","given":"Pamela Onyinye"},{"family":"Wade","given":"Patricia"}],"accessed":{"date-parts":[["2026",6,13]]},"issued":{"date-parts":[["2022"]]}}},{"id":86,"uris":["http://zotero.org/users/local/n3oYy221/items/SYTC9N8V"],"itemData":{"id":86,"type":"article-journal","abstract":"We present a rare congenital condition in a Persian newborn characterized by the unilateral everted upper eyelid. This report aimed to create awareness among neonatologists and ophthalmologists who are first‐time viewers of this condition and lead them to choose the appropriate management., Congenital eyelid eversion is a very rare condition that may be seen “once in a lifetime” by healthcare professionals in the pediatrics and ophthalmology fields. This condition is very responsive to conservative treatment if managed early.","container-title":"Clinical Case Reports","DOI":"10.1002/ccr3.5295","ISSN":"2050-0904","issue":"1","journalAbbreviation":"Clin Case Rep","page":"e05295","PMID":"35079392","PMCID":"PMC8766604","source":"PubMed Central","title":"Unilateral congenital upper eyelid eversion in a newborn: Conservative management and outcome","title-short":"Unilateral congenital upper eyelid eversion in a newborn","URL":"https://pmc.ncbi.nlm.nih.gov/articles/PMC8766604/","volume":"10","author":[{"family":"Farhadi","given":"Roya"},{"family":"Farrokhfar","given":"Asadollah"}],"accessed":{"date-parts":[["2026",6,6]]},"issued":{"date-parts":[["2022",1,18]]}}}],"schema":"https://github.com/citation-style-language/schema/raw/master/csl-citation.json"} </w:instrText>
      </w:r>
      <w:r>
        <w:fldChar w:fldCharType="separate"/>
      </w:r>
      <w:r>
        <w:rPr>
          <w:noProof/>
        </w:rPr>
        <w:t>(11,12)</w:t>
      </w:r>
      <w:r>
        <w:fldChar w:fldCharType="end"/>
      </w:r>
      <w:r>
        <w:t xml:space="preserve"> This is similar to the index case documented. </w:t>
      </w:r>
      <w:r w:rsidR="004852EF">
        <w:t xml:space="preserve">Eyelid eversion in the Newborn has a higher prevalence in males and African populations though the index case was a female. </w:t>
      </w:r>
      <w:r w:rsidR="004852EF">
        <w:fldChar w:fldCharType="begin"/>
      </w:r>
      <w:r w:rsidR="004852EF">
        <w:instrText xml:space="preserve"> ADDIN ZOTERO_ITEM CSL_CITATION {"citationID":"x0atB8SB","properties":{"unsorted":false,"formattedCitation":"(13)","plainCitation":"(13)","noteIndex":0},"citationItems":[{"id":116,"uris":["http://zotero.org/users/local/n3oYy221/items/B746X736"],"itemData":{"id":116,"type":"article-journal","abstract":"We report two healthy Saudi newborns with congenital bilateral upper lid eversion evolving with good outcome using conservative treatment. The current literature including epidemiology, clinical characteristics, possible etiologic factors, and treatment was reviewed.","container-title":"Saudi Journal of Ophthalmology","DOI":"10.4103/1319-4534.322620","ISSN":"1319-4534","issue":"4","journalAbbreviation":"Saudi J Ophthalmol","page":"324-327","PMID":"34527884","PMCID":"PMC8409351","source":"PubMed Central","title":"Congenital bilateral upper lid eversion","URL":"https://pmc.ncbi.nlm.nih.gov/articles/PMC8409351/","volume":"34","author":[{"family":"Almajed","given":"Faten"},{"family":"Alsulaiman","given":"Hamad M."},{"family":"AlMadhi","given":"Nada"},{"family":"Schellini","given":"Silvana A."},{"family":"Sesma","given":"Gorka"}],"accessed":{"date-parts":[["2026",6,13]]},"issued":{"date-parts":[["2021",7,29]]}}}],"schema":"https://github.com/citation-style-language/schema/raw/master/csl-citation.json"} </w:instrText>
      </w:r>
      <w:r w:rsidR="004852EF">
        <w:fldChar w:fldCharType="separate"/>
      </w:r>
      <w:r w:rsidR="004852EF">
        <w:rPr>
          <w:noProof/>
        </w:rPr>
        <w:t>(13)</w:t>
      </w:r>
      <w:r w:rsidR="004852EF">
        <w:fldChar w:fldCharType="end"/>
      </w:r>
      <w:r w:rsidR="004852EF">
        <w:t>. Most patients present soon after birth likely because of its rarity and it creates panic and undue anxiety to the parents and healthcare personnel.</w:t>
      </w:r>
      <w:r w:rsidR="0014272D">
        <w:t xml:space="preserve"> ml</w:t>
      </w:r>
    </w:p>
    <w:p w14:paraId="1E08EE2B" w14:textId="14682DB9" w:rsidR="00982E50" w:rsidRDefault="003516D9" w:rsidP="00F86E0D">
      <w:pPr>
        <w:spacing w:line="480" w:lineRule="auto"/>
        <w:jc w:val="both"/>
      </w:pPr>
      <w:r>
        <w:t xml:space="preserve">The exact pathophysiology is unclear however </w:t>
      </w:r>
      <w:r w:rsidR="000E5BC6">
        <w:t>some authors have implicated mode of delivery. Mechanical eversion and venous stasis during passage through the birth canal have been suggested as a cause.</w:t>
      </w:r>
      <w:r w:rsidR="000E5BC6">
        <w:fldChar w:fldCharType="begin"/>
      </w:r>
      <w:r w:rsidR="000E5BC6">
        <w:instrText xml:space="preserve"> ADDIN ZOTERO_ITEM CSL_CITATION {"citationID":"jJr4CTxK","properties":{"unsorted":false,"formattedCitation":"(8,14)","plainCitation":"(8,14)","noteIndex":0},"citationItems":[{"id":108,"uris":["http://zotero.org/users/local/n3oYy221/items/XKUSPWP9"],"itemData":{"id":108,"type":"article-journal","abstract":"The purpose of this study is to report a case of bilateral congenital eversion of the upper eyelid in an 8 h- old male baby. JD is an 8 h-old male baby born by normal vaginal delivery after prolonged labor, to a 24-year-old primigravida. Pregnancy was said to be term but was complicated by pregnancy-induced hypertension. A midwife delivered the baby and it was by spontaneous vertex delivery. He was said to have cried immediately after birth, but shortly afterward parents noticed a reddish fleshy swelling over the eyes and this made it difficult for them to see the eyeballs. The reddish swelling steadily increased in size necessitating their prompt referral to our center. On examination, a full term baby was seen with complete eversion of both upper eyelids and marked conjunctival chemosis. Ocular examination revealed normal globes with healthy cornea and briskly reactive pupils. The child was admitted and started on 3-hourly chloramphenicol ointment, ciloxan eye drop (ciprofloxacin hydrochloride United States Pharmacopeia equivalent to ciprofloxacin 0.3% w/v) - 8 times daily and 5% hypertonic saline patch over the chemosed conjunctiva. The pediatrician was also invited to co-manage the patient. After 9-days of treatment, the conjunctival chemosis fully resolved and lids reverted back to normal position. At 4-week follow-up, the lids continued to maintain their normal position and child could now open eyelids spontaneously. Congenital upper eyelid eversion is a rare clinical entity even though it is said to be commoner in blacks. Knowledge of its complete resolution with conservative management will help in future management of such cases thereby preventing complications that may arise from poorly treated cases.","container-title":"Nigerian Journal of Clinical Practice","DOI":"10.4103/1119-3077.127569","ISSN":"1119-3077","issue":"2","journalAbbreviation":"Niger J Clin Pract","language":"eng","page":"248-250","PMID":"24553040","source":"PubMed","title":"Congenital upper lid eversion and severe chemosis in a new born","volume":"17","author":[{"family":"Awoyesuku","given":"E. A."},{"family":"Pedro-Egbe","given":"C. N."},{"family":"Sibeudu","given":"O. A."}],"issued":{"date-parts":[["2014"]]}}},{"id":75,"uris":["http://zotero.org/users/local/n3oYy221/items/9LP5RWWF"],"itemData":{"id":75,"type":"article-journal","abstract":"Purpose\nTo report the effectiveness of non-invasive management of congenital eversion of the eyelids, a rare condition associated with serious socio-psychological consequences.\n\nCase Report\nThree neonates with congenital eversion of the eyelids and secondary conjunctival chemosis and prolapse were managed with 5% hypertonic normal saline, lubricants, antibiotics, and padding. Complete eye opening was achieved by the 10th day of presentation and the condition resolved.\n\nConclusion\nNon-invasive management of congenital eyelid eversion was found to be effective with no need for surgical management. All health care workers should be informed that this condition is amenable to conservative treatment if started early, so that prompt referral for expert management can be offered.","container-title":"Journal of Ophthalmic &amp; Vision Research","ISSN":"2008-2010","issue":"3","journalAbbreviation":"J Ophthalmic Vis Res","page":"188-192","PMID":"22737355","PMCID":"PMC3379910","source":"PubMed Central","title":"Non-Surgical Management of Congenital Eversion of the Eyelids","URL":"https://pmc.ncbi.nlm.nih.gov/articles/PMC3379910/","volume":"5","author":[{"family":"Adeoti","given":"Caroline O"},{"family":"Ashaye","given":"Adeyinka O"},{"family":"Isawumi","given":"Michaeline A"},{"family":"Raji","given":"Ralph A"}],"accessed":{"date-parts":[["2026",6,6]]},"issued":{"date-parts":[["2010",7]]}}}],"schema":"https://github.com/citation-style-language/schema/raw/master/csl-citation.json"} </w:instrText>
      </w:r>
      <w:r w:rsidR="000E5BC6">
        <w:fldChar w:fldCharType="separate"/>
      </w:r>
      <w:r w:rsidR="000E5BC6">
        <w:rPr>
          <w:noProof/>
        </w:rPr>
        <w:t>(8,14)</w:t>
      </w:r>
      <w:r w:rsidR="000E5BC6">
        <w:fldChar w:fldCharType="end"/>
      </w:r>
      <w:r w:rsidR="000E5BC6">
        <w:t xml:space="preserve"> </w:t>
      </w:r>
      <w:r w:rsidR="00E479E2">
        <w:t>T</w:t>
      </w:r>
      <w:r w:rsidR="000E5BC6">
        <w:t>his should however cause bilateral involvement as opposed to unilateral as seen in the index case. Some cases of congenital lid eversion have also been reported following caesarian delivery</w:t>
      </w:r>
      <w:r w:rsidR="000E5BC6">
        <w:fldChar w:fldCharType="begin"/>
      </w:r>
      <w:r w:rsidR="000E5BC6">
        <w:instrText xml:space="preserve"> ADDIN ZOTERO_ITEM CSL_CITATION {"citationID":"MwPCJvah","properties":{"unsorted":false,"formattedCitation":"(13)","plainCitation":"(13)","noteIndex":0},"citationItems":[{"id":116,"uris":["http://zotero.org/users/local/n3oYy221/items/B746X736"],"itemData":{"id":116,"type":"article-journal","abstract":"We report two healthy Saudi newborns with congenital bilateral upper lid eversion evolving with good outcome using conservative treatment. The current literature including epidemiology, clinical characteristics, possible etiologic factors, and treatment was reviewed.","container-title":"Saudi Journal of Ophthalmology","DOI":"10.4103/1319-4534.322620","ISSN":"1319-4534","issue":"4","journalAbbreviation":"Saudi J Ophthalmol","page":"324-327","PMID":"34527884","PMCID":"PMC8409351","source":"PubMed Central","title":"Congenital bilateral upper lid eversion","URL":"https://pmc.ncbi.nlm.nih.gov/articles/PMC8409351/","volume":"34","author":[{"family":"Almajed","given":"Faten"},{"family":"Alsulaiman","given":"Hamad M."},{"family":"AlMadhi","given":"Nada"},{"family":"Schellini","given":"Silvana A."},{"family":"Sesma","given":"Gorka"}],"accessed":{"date-parts":[["2026",6,13]]},"issued":{"date-parts":[["2021",7,29]]}}}],"schema":"https://github.com/citation-style-language/schema/raw/master/csl-citation.json"} </w:instrText>
      </w:r>
      <w:r w:rsidR="000E5BC6">
        <w:fldChar w:fldCharType="separate"/>
      </w:r>
      <w:r w:rsidR="000E5BC6">
        <w:rPr>
          <w:noProof/>
        </w:rPr>
        <w:t>(13)</w:t>
      </w:r>
      <w:r w:rsidR="000E5BC6">
        <w:fldChar w:fldCharType="end"/>
      </w:r>
      <w:r w:rsidR="000E5BC6">
        <w:t xml:space="preserve"> </w:t>
      </w:r>
      <w:r w:rsidR="00E479E2">
        <w:t>T</w:t>
      </w:r>
      <w:r w:rsidR="000E5BC6">
        <w:t>herefore</w:t>
      </w:r>
      <w:r w:rsidR="00E479E2">
        <w:t>,</w:t>
      </w:r>
      <w:r w:rsidR="000E5BC6">
        <w:t xml:space="preserve"> the role of mode of delivery is highly speculative </w:t>
      </w:r>
      <w:r w:rsidR="00A33AC0">
        <w:t>.</w:t>
      </w:r>
    </w:p>
    <w:p w14:paraId="50CEEE98" w14:textId="0EAD42BD" w:rsidR="00201D80" w:rsidRDefault="00A33AC0" w:rsidP="00F86E0D">
      <w:pPr>
        <w:spacing w:line="480" w:lineRule="auto"/>
        <w:jc w:val="both"/>
      </w:pPr>
      <w:r>
        <w:t xml:space="preserve"> Management of congenital lid eversion is mostly conservative though surgical management have been described for recalcitrant cases. Hypertonic saline soaked gauze is placed over the prolapsed conjunctiva. This helps to draw fluid out of the conjunctiva by osmosis due to the hypertonicity of the gauze. This has proven to be effective as reported in several studies and our patient responded </w:t>
      </w:r>
      <w:proofErr w:type="spellStart"/>
      <w:r>
        <w:t>favourably</w:t>
      </w:r>
      <w:proofErr w:type="spellEnd"/>
      <w:r>
        <w:t xml:space="preserve">. This hypertonic saline can be easily prepared by the bedside of the patient using table salt and adding it to normal saline until it no longer dissolves. This method of treatment is easy, affordable and cost effective. It also does not require </w:t>
      </w:r>
      <w:r w:rsidR="0036469D">
        <w:t xml:space="preserve">high level skill or </w:t>
      </w:r>
      <w:r w:rsidR="00F86E0D">
        <w:t>technical know</w:t>
      </w:r>
      <w:r w:rsidR="0036469D">
        <w:t>-</w:t>
      </w:r>
      <w:r w:rsidR="00F86E0D">
        <w:t xml:space="preserve">how. Therefore, healthcare professionals that come in contact with newborns such as Obstetricians, neonatologists and primary care physicians should be aware of this condition and </w:t>
      </w:r>
      <w:proofErr w:type="gramStart"/>
      <w:r w:rsidR="00F86E0D">
        <w:t xml:space="preserve">management </w:t>
      </w:r>
      <w:r w:rsidR="00DE77FC">
        <w:t>.</w:t>
      </w:r>
      <w:proofErr w:type="gramEnd"/>
    </w:p>
    <w:p w14:paraId="494F3AC9" w14:textId="3D42977C" w:rsidR="00DE77FC" w:rsidRDefault="00DE77FC" w:rsidP="00F86E0D">
      <w:pPr>
        <w:spacing w:line="480" w:lineRule="auto"/>
        <w:jc w:val="both"/>
      </w:pPr>
      <w:r>
        <w:lastRenderedPageBreak/>
        <w:t>Surgical management involves t</w:t>
      </w:r>
      <w:r w:rsidR="00B07AA7">
        <w:t xml:space="preserve">emporary </w:t>
      </w:r>
      <w:proofErr w:type="spellStart"/>
      <w:r w:rsidR="00B07AA7">
        <w:t>tarsorhapy</w:t>
      </w:r>
      <w:proofErr w:type="spellEnd"/>
      <w:r w:rsidR="00B07AA7">
        <w:t xml:space="preserve"> or the use of compression eyelid sutures.</w:t>
      </w:r>
      <w:r w:rsidR="00B07AA7">
        <w:fldChar w:fldCharType="begin"/>
      </w:r>
      <w:r w:rsidR="00B07AA7">
        <w:instrText xml:space="preserve"> ADDIN ZOTERO_ITEM CSL_CITATION {"citationID":"C9I8rCpV","properties":{"unsorted":false,"formattedCitation":"(15)","plainCitation":"(15)","noteIndex":0},"citationItems":[{"id":119,"uris":["http://zotero.org/users/local/n3oYy221/items/HNLVQNB4"],"itemData":{"id":119,"type":"article-journal","abstract":"Purpose\nTo report a case of complete bilateral congenital upper eyelid eversion associated with severe chemosis in a newborn, and to describe a semi-invasive technique for its management.\n\nCase Report\nThe patient was a four-hour-old Nigerian neonate with bilateral congenital upper eyelid eversion with severe and progressive chemosis. Conservative management failed to resolve the condition. However, compression eyelid sutures resulted in prompt and satisfactory resolution.\n\nConclusion\nCompression eyelid suturing is a semi-invasive technique for management of severe chemosis due to congenital upper lid eversion resulting in rapid and satisfactory resolution of the condition.","container-title":"Journal of Ophthalmic &amp; Vision Research","ISSN":"2008-2010","issue":"2","journalAbbreviation":"J Ophthalmic Vis Res","page":"175-178","PMID":"23943693","PMCID":"PMC3740470","source":"PubMed Central","title":"Management of Bilateral Congenital Upper Eyelid Eversion with Severe Chemosis","URL":"https://pmc.ncbi.nlm.nih.gov/articles/PMC3740470/","volume":"8","author":[{"family":"Fasina","given":"Oluyemi"}],"accessed":{"date-parts":[["2026",6,13]]},"issued":{"date-parts":[["2013",4]]}}}],"schema":"https://github.com/citation-style-language/schema/raw/master/csl-citation.json"} </w:instrText>
      </w:r>
      <w:r w:rsidR="00B07AA7">
        <w:fldChar w:fldCharType="separate"/>
      </w:r>
      <w:r w:rsidR="00B07AA7">
        <w:rPr>
          <w:noProof/>
        </w:rPr>
        <w:t>(15)</w:t>
      </w:r>
      <w:r w:rsidR="00B07AA7">
        <w:fldChar w:fldCharType="end"/>
      </w:r>
      <w:r w:rsidR="00C30856">
        <w:t xml:space="preserve"> This is usually reserved for cases that do not respond to conservative therapy.</w:t>
      </w:r>
    </w:p>
    <w:p w14:paraId="3EBA470A" w14:textId="0B44200E" w:rsidR="00B33BFE" w:rsidRDefault="00B33BFE" w:rsidP="00F86E0D">
      <w:pPr>
        <w:spacing w:line="480" w:lineRule="auto"/>
        <w:jc w:val="both"/>
      </w:pPr>
    </w:p>
    <w:p w14:paraId="4F8E6F42" w14:textId="159EA396" w:rsidR="00B33BFE" w:rsidRPr="00527974" w:rsidRDefault="00B33BFE" w:rsidP="00F86E0D">
      <w:pPr>
        <w:spacing w:line="480" w:lineRule="auto"/>
        <w:jc w:val="both"/>
        <w:rPr>
          <w:b/>
          <w:bCs/>
        </w:rPr>
      </w:pPr>
      <w:r w:rsidRPr="00527974">
        <w:rPr>
          <w:b/>
          <w:bCs/>
        </w:rPr>
        <w:t>Conclusion</w:t>
      </w:r>
    </w:p>
    <w:p w14:paraId="01F6808C" w14:textId="280AD735" w:rsidR="00B33BFE" w:rsidRDefault="00B33BFE" w:rsidP="00F86E0D">
      <w:pPr>
        <w:spacing w:line="480" w:lineRule="auto"/>
        <w:jc w:val="both"/>
      </w:pPr>
      <w:r>
        <w:t xml:space="preserve">Unilateral </w:t>
      </w:r>
      <w:r w:rsidR="00365414">
        <w:t xml:space="preserve">Congenital </w:t>
      </w:r>
      <w:r>
        <w:t xml:space="preserve">eyelid eversion is a rare condition that maybe encountered in neonatal and ophthalmic practice. Early recognition </w:t>
      </w:r>
      <w:r w:rsidR="00201D80">
        <w:t>and c</w:t>
      </w:r>
      <w:r>
        <w:t>onservative management with hypertonic sa</w:t>
      </w:r>
      <w:r w:rsidR="00201D80">
        <w:t xml:space="preserve">line </w:t>
      </w:r>
      <w:proofErr w:type="gramStart"/>
      <w:r w:rsidR="00201D80">
        <w:t>is</w:t>
      </w:r>
      <w:proofErr w:type="gramEnd"/>
      <w:r w:rsidR="00201D80">
        <w:t xml:space="preserve"> highly effective and reduces the need for unnecessary surgical intervention. Therefore</w:t>
      </w:r>
      <w:r w:rsidR="00365414">
        <w:t xml:space="preserve">, </w:t>
      </w:r>
      <w:r w:rsidR="00201D80">
        <w:t>all healthcare personnel involved in the management and care of newborns should be aware of the condition as well as the appropriate management.</w:t>
      </w:r>
    </w:p>
    <w:p w14:paraId="4126A7C7" w14:textId="02FF6107" w:rsidR="00201D80" w:rsidRDefault="00201D80" w:rsidP="00F86E0D">
      <w:pPr>
        <w:spacing w:line="480" w:lineRule="auto"/>
        <w:jc w:val="both"/>
      </w:pPr>
    </w:p>
    <w:p w14:paraId="1A39F3F4" w14:textId="2CC1DF07" w:rsidR="00201D80" w:rsidRPr="00527974" w:rsidRDefault="00201D80" w:rsidP="00F86E0D">
      <w:pPr>
        <w:spacing w:line="480" w:lineRule="auto"/>
        <w:jc w:val="both"/>
        <w:rPr>
          <w:b/>
          <w:bCs/>
        </w:rPr>
      </w:pPr>
      <w:r w:rsidRPr="00527974">
        <w:rPr>
          <w:b/>
          <w:bCs/>
        </w:rPr>
        <w:t>Ethical Consideration</w:t>
      </w:r>
    </w:p>
    <w:p w14:paraId="2495E3EA" w14:textId="6A2EF2EC" w:rsidR="00201D80" w:rsidRDefault="00201D80" w:rsidP="00F86E0D">
      <w:pPr>
        <w:spacing w:line="480" w:lineRule="auto"/>
        <w:jc w:val="both"/>
      </w:pPr>
      <w:r>
        <w:t>This case report was made in accordance with the tenets of the Helsinki declaration.</w:t>
      </w:r>
    </w:p>
    <w:p w14:paraId="262A2A31" w14:textId="0B51FF46" w:rsidR="00201D80" w:rsidRPr="00527974" w:rsidRDefault="00201D80" w:rsidP="00F86E0D">
      <w:pPr>
        <w:spacing w:line="480" w:lineRule="auto"/>
        <w:jc w:val="both"/>
        <w:rPr>
          <w:b/>
          <w:bCs/>
        </w:rPr>
      </w:pPr>
      <w:r w:rsidRPr="00527974">
        <w:rPr>
          <w:b/>
          <w:bCs/>
        </w:rPr>
        <w:t>Consent</w:t>
      </w:r>
    </w:p>
    <w:p w14:paraId="4E3A37D4" w14:textId="3F390B41" w:rsidR="00201D80" w:rsidRDefault="00201D80" w:rsidP="00F86E0D">
      <w:pPr>
        <w:spacing w:line="480" w:lineRule="auto"/>
        <w:jc w:val="both"/>
      </w:pPr>
      <w:r>
        <w:t xml:space="preserve">Informed Consent was obtained from the parents of the patient before photographs were taken. The purpose and the benefits of the report were </w:t>
      </w:r>
      <w:proofErr w:type="spellStart"/>
      <w:r w:rsidR="005A0FDD">
        <w:t>duely</w:t>
      </w:r>
      <w:proofErr w:type="spellEnd"/>
      <w:r w:rsidR="005A0FDD">
        <w:t xml:space="preserve"> explained to the parents before consent were obtained.</w:t>
      </w:r>
    </w:p>
    <w:p w14:paraId="49DB47F3" w14:textId="7A214CD1" w:rsidR="00201D80" w:rsidRDefault="00197A5F" w:rsidP="00F86E0D">
      <w:pPr>
        <w:spacing w:line="480" w:lineRule="auto"/>
        <w:jc w:val="both"/>
      </w:pPr>
      <w:r>
        <w:t>Financial support- None</w:t>
      </w:r>
    </w:p>
    <w:p w14:paraId="6A8CEC54" w14:textId="04A22410" w:rsidR="00197A5F" w:rsidRDefault="00197A5F" w:rsidP="00F86E0D">
      <w:pPr>
        <w:spacing w:line="480" w:lineRule="auto"/>
        <w:jc w:val="both"/>
      </w:pPr>
      <w:r>
        <w:t>Conflict of interest- None to disclose</w:t>
      </w:r>
    </w:p>
    <w:p w14:paraId="27D54A5B" w14:textId="77777777" w:rsidR="00201D80" w:rsidRDefault="00201D80" w:rsidP="00F86E0D">
      <w:pPr>
        <w:spacing w:line="480" w:lineRule="auto"/>
        <w:jc w:val="both"/>
      </w:pPr>
    </w:p>
    <w:p w14:paraId="4178A7DE" w14:textId="0FCCC231" w:rsidR="00B43005" w:rsidRPr="00527974" w:rsidRDefault="00B33BFE">
      <w:pPr>
        <w:rPr>
          <w:b/>
          <w:bCs/>
        </w:rPr>
      </w:pPr>
      <w:r>
        <w:tab/>
      </w:r>
      <w:r>
        <w:tab/>
      </w:r>
      <w:r>
        <w:tab/>
      </w:r>
      <w:r w:rsidRPr="00527974">
        <w:rPr>
          <w:b/>
          <w:bCs/>
        </w:rPr>
        <w:t>References</w:t>
      </w:r>
    </w:p>
    <w:p w14:paraId="670455F6" w14:textId="77777777" w:rsidR="00B43005" w:rsidRDefault="00B43005"/>
    <w:p w14:paraId="653BCECD" w14:textId="77777777" w:rsidR="00124E1E" w:rsidRPr="00124E1E" w:rsidRDefault="00982E50" w:rsidP="00124E1E">
      <w:pPr>
        <w:pStyle w:val="Bibliography"/>
        <w:rPr>
          <w:rFonts w:ascii="Calibri" w:cs="Calibri"/>
          <w:lang w:val="en-GB"/>
        </w:rPr>
      </w:pPr>
      <w:r>
        <w:fldChar w:fldCharType="begin"/>
      </w:r>
      <w:r w:rsidR="00124E1E">
        <w:instrText xml:space="preserve"> ADDIN ZOTERO_BIBL {"uncited":[],"omitted":[],"custom":[]} CSL_BIBLIOGRAPHY </w:instrText>
      </w:r>
      <w:r>
        <w:fldChar w:fldCharType="separate"/>
      </w:r>
      <w:r w:rsidR="00124E1E" w:rsidRPr="00124E1E">
        <w:rPr>
          <w:rFonts w:ascii="Calibri" w:cs="Calibri"/>
          <w:lang w:val="en-GB"/>
        </w:rPr>
        <w:t>1.</w:t>
      </w:r>
      <w:r w:rsidR="00124E1E" w:rsidRPr="00124E1E">
        <w:rPr>
          <w:rFonts w:ascii="Calibri" w:cs="Calibri"/>
          <w:lang w:val="en-GB"/>
        </w:rPr>
        <w:tab/>
        <w:t>Bilateral Congenital Upper Eyelid Eversion (Ectropion): A Rare Presentation Responded Well to Conservative Treatment at Temeke Regional Referral Hospital-Tanzania [Internet]. [cited 2026 Jun 6]. Available from: https://www.scirp.org/journal/paperinformation?paperid=134251</w:t>
      </w:r>
    </w:p>
    <w:p w14:paraId="42797F51" w14:textId="77777777" w:rsidR="00124E1E" w:rsidRPr="00124E1E" w:rsidRDefault="00124E1E" w:rsidP="00124E1E">
      <w:pPr>
        <w:pStyle w:val="Bibliography"/>
        <w:rPr>
          <w:rFonts w:ascii="Calibri" w:cs="Calibri"/>
          <w:lang w:val="en-GB"/>
        </w:rPr>
      </w:pPr>
      <w:r w:rsidRPr="00124E1E">
        <w:rPr>
          <w:rFonts w:ascii="Calibri" w:cs="Calibri"/>
          <w:lang w:val="en-GB"/>
        </w:rPr>
        <w:lastRenderedPageBreak/>
        <w:t>2.</w:t>
      </w:r>
      <w:r w:rsidRPr="00124E1E">
        <w:rPr>
          <w:rFonts w:ascii="Calibri" w:cs="Calibri"/>
          <w:lang w:val="en-GB"/>
        </w:rPr>
        <w:tab/>
        <w:t>Falilatou A, Chakiratou A, Soulé A, Lisette O, Ignace S, Sidonie T. Management of Four (4) Cases of Congenital Total Eversion of the Upper Lids using a Non-invasive Method in Northern Benin.</w:t>
      </w:r>
    </w:p>
    <w:p w14:paraId="4A160F08" w14:textId="77777777" w:rsidR="00124E1E" w:rsidRPr="00124E1E" w:rsidRDefault="00124E1E" w:rsidP="00124E1E">
      <w:pPr>
        <w:pStyle w:val="Bibliography"/>
        <w:rPr>
          <w:rFonts w:ascii="Calibri" w:cs="Calibri"/>
          <w:lang w:val="en-GB"/>
        </w:rPr>
      </w:pPr>
      <w:r w:rsidRPr="00124E1E">
        <w:rPr>
          <w:rFonts w:ascii="Calibri" w:cs="Calibri"/>
          <w:lang w:val="en-GB"/>
        </w:rPr>
        <w:t>3.</w:t>
      </w:r>
      <w:r w:rsidRPr="00124E1E">
        <w:rPr>
          <w:rFonts w:ascii="Calibri" w:cs="Calibri"/>
          <w:lang w:val="en-GB"/>
        </w:rPr>
        <w:tab/>
        <w:t>Adegbehingbe SA, Olubosede OA, Ibitoye BO. Case report of congenital bilateral ectropion of the upper eyelids in a 6 year old boy with Down Syndrome. West Niger J Med Sci [Internet]. 2024 Jun 30 [cited 2026 Jun 7];7(1):99–102. Available from: https://wnjms.com.ng/journal/index.php/wnjms/article/view/253</w:t>
      </w:r>
    </w:p>
    <w:p w14:paraId="4B4B801F" w14:textId="77777777" w:rsidR="00124E1E" w:rsidRPr="00124E1E" w:rsidRDefault="00124E1E" w:rsidP="00124E1E">
      <w:pPr>
        <w:pStyle w:val="Bibliography"/>
        <w:rPr>
          <w:rFonts w:ascii="Calibri" w:cs="Calibri"/>
          <w:lang w:val="en-GB"/>
        </w:rPr>
      </w:pPr>
      <w:r w:rsidRPr="00124E1E">
        <w:rPr>
          <w:rFonts w:ascii="Calibri" w:cs="Calibri"/>
          <w:lang w:val="en-GB"/>
        </w:rPr>
        <w:t>4.</w:t>
      </w:r>
      <w:r w:rsidRPr="00124E1E">
        <w:rPr>
          <w:rFonts w:ascii="Calibri" w:cs="Calibri"/>
          <w:lang w:val="en-GB"/>
        </w:rPr>
        <w:tab/>
        <w:t>Sellar PW, Bryars JH, Archer DB. Late presentation of congenital ectropion of the eyelids in a child with Down syndrome: a case report and review of the literature. J Pediatr Ophthalmol Strabismus. 1992;29(1):64–7. doi:10.3928/0191-3913-19920101-13 PubMed PMID: 1533873.</w:t>
      </w:r>
    </w:p>
    <w:p w14:paraId="2A7EF36A" w14:textId="77777777" w:rsidR="00124E1E" w:rsidRPr="00124E1E" w:rsidRDefault="00124E1E" w:rsidP="00124E1E">
      <w:pPr>
        <w:pStyle w:val="Bibliography"/>
        <w:rPr>
          <w:rFonts w:ascii="Calibri" w:cs="Calibri"/>
          <w:lang w:val="en-GB"/>
        </w:rPr>
      </w:pPr>
      <w:r w:rsidRPr="00124E1E">
        <w:rPr>
          <w:rFonts w:ascii="Calibri" w:cs="Calibri"/>
          <w:lang w:val="en-GB"/>
        </w:rPr>
        <w:t>5.</w:t>
      </w:r>
      <w:r w:rsidRPr="00124E1E">
        <w:rPr>
          <w:rFonts w:ascii="Calibri" w:cs="Calibri"/>
          <w:lang w:val="en-GB"/>
        </w:rPr>
        <w:tab/>
        <w:t>Ibraheem WA. Bilateral congenital upper eyelid eversion: the clinical course and outcome of conservative management. Pan Afr Med J. 2014 Mar 18;17(215). doi:10.11604/pamj.2014.17.215.3967</w:t>
      </w:r>
    </w:p>
    <w:p w14:paraId="634CEE4A" w14:textId="77777777" w:rsidR="00124E1E" w:rsidRPr="00124E1E" w:rsidRDefault="00124E1E" w:rsidP="00124E1E">
      <w:pPr>
        <w:pStyle w:val="Bibliography"/>
        <w:rPr>
          <w:rFonts w:ascii="Calibri" w:cs="Calibri"/>
          <w:lang w:val="en-GB"/>
        </w:rPr>
      </w:pPr>
      <w:r w:rsidRPr="00124E1E">
        <w:rPr>
          <w:rFonts w:ascii="Calibri" w:cs="Calibri"/>
          <w:lang w:val="en-GB"/>
        </w:rPr>
        <w:t>6.</w:t>
      </w:r>
      <w:r w:rsidRPr="00124E1E">
        <w:rPr>
          <w:rFonts w:ascii="Calibri" w:cs="Calibri"/>
          <w:lang w:val="en-GB"/>
        </w:rPr>
        <w:tab/>
        <w:t>Ne C, Vk O, A I, I J. Bilateral Congenital Upper Eyelid Eversion in a Newborn: A case Report. Ibom Med J. 2025 Jul 1;18(3):563–5. doi:10.61386/imj.v18i3.720</w:t>
      </w:r>
    </w:p>
    <w:p w14:paraId="195E8359" w14:textId="77777777" w:rsidR="00124E1E" w:rsidRPr="00124E1E" w:rsidRDefault="00124E1E" w:rsidP="00124E1E">
      <w:pPr>
        <w:pStyle w:val="Bibliography"/>
        <w:rPr>
          <w:rFonts w:ascii="Calibri" w:cs="Calibri"/>
          <w:lang w:val="en-GB"/>
        </w:rPr>
      </w:pPr>
      <w:r w:rsidRPr="00124E1E">
        <w:rPr>
          <w:rFonts w:ascii="Calibri" w:cs="Calibri"/>
          <w:lang w:val="en-GB"/>
        </w:rPr>
        <w:t>7.</w:t>
      </w:r>
      <w:r w:rsidRPr="00124E1E">
        <w:rPr>
          <w:rFonts w:ascii="Calibri" w:cs="Calibri"/>
          <w:lang w:val="en-GB"/>
        </w:rPr>
        <w:tab/>
        <w:t>Hada M, Priyadarshini A, Upadhyay S. Congenital total eversion of the upper eyelid: report of two cases and review of literature. Indian J Clin Exp Ophthalmol. 2025 Jul 28;8(3):431–4. doi:10.18231/j.ijceo.2022.087</w:t>
      </w:r>
    </w:p>
    <w:p w14:paraId="59E1A77A" w14:textId="77777777" w:rsidR="00124E1E" w:rsidRPr="00124E1E" w:rsidRDefault="00124E1E" w:rsidP="00124E1E">
      <w:pPr>
        <w:pStyle w:val="Bibliography"/>
        <w:rPr>
          <w:rFonts w:ascii="Calibri" w:cs="Calibri"/>
          <w:lang w:val="en-GB"/>
        </w:rPr>
      </w:pPr>
      <w:r w:rsidRPr="00124E1E">
        <w:rPr>
          <w:rFonts w:ascii="Calibri" w:cs="Calibri"/>
          <w:lang w:val="en-GB"/>
        </w:rPr>
        <w:t>8.</w:t>
      </w:r>
      <w:r w:rsidRPr="00124E1E">
        <w:rPr>
          <w:rFonts w:ascii="Calibri" w:cs="Calibri"/>
          <w:lang w:val="en-GB"/>
        </w:rPr>
        <w:tab/>
        <w:t>Awoyesuku EA, Pedro-Egbe CN, Sibeudu OA. Congenital upper lid eversion and severe chemosis in a new born. Niger J Clin Pract. 2014;17(2):248–50. doi:10.4103/1119-3077.127569 PubMed PMID: 24553040.</w:t>
      </w:r>
    </w:p>
    <w:p w14:paraId="40E2CB5C" w14:textId="77777777" w:rsidR="00124E1E" w:rsidRPr="00124E1E" w:rsidRDefault="00124E1E" w:rsidP="00124E1E">
      <w:pPr>
        <w:pStyle w:val="Bibliography"/>
        <w:rPr>
          <w:rFonts w:ascii="Calibri" w:cs="Calibri"/>
          <w:lang w:val="en-GB"/>
        </w:rPr>
      </w:pPr>
      <w:r w:rsidRPr="00124E1E">
        <w:rPr>
          <w:rFonts w:ascii="Calibri" w:cs="Calibri"/>
          <w:lang w:val="en-GB"/>
        </w:rPr>
        <w:t>9.</w:t>
      </w:r>
      <w:r w:rsidRPr="00124E1E">
        <w:rPr>
          <w:rFonts w:ascii="Calibri" w:cs="Calibri"/>
          <w:lang w:val="en-GB"/>
        </w:rPr>
        <w:tab/>
        <w:t>Sayadi J, Malek I, Abid Y, Gouider D, Mekni M, Chebbi A, et al. Case report: Severe presentation of a syndromic congenital bilateral upper eyelids eversion. Ann Med Surg. 2022 Feb 1;74:103279. doi:10.1016/j.amsu.2022.103279</w:t>
      </w:r>
    </w:p>
    <w:p w14:paraId="57A072AB" w14:textId="77777777" w:rsidR="00124E1E" w:rsidRPr="00124E1E" w:rsidRDefault="00124E1E" w:rsidP="00124E1E">
      <w:pPr>
        <w:pStyle w:val="Bibliography"/>
        <w:rPr>
          <w:rFonts w:ascii="Calibri" w:cs="Calibri"/>
          <w:lang w:val="en-GB"/>
        </w:rPr>
      </w:pPr>
      <w:r w:rsidRPr="00124E1E">
        <w:rPr>
          <w:rFonts w:ascii="Calibri" w:cs="Calibri"/>
          <w:lang w:val="en-GB"/>
        </w:rPr>
        <w:t>10.</w:t>
      </w:r>
      <w:r w:rsidRPr="00124E1E">
        <w:rPr>
          <w:rFonts w:ascii="Calibri" w:cs="Calibri"/>
          <w:lang w:val="en-GB"/>
        </w:rPr>
        <w:tab/>
        <w:t>Okonkwo SN, Nkanga ED, Etiowo NM, Iyam JE. Management of Bilateral Congenital Upper Eyelid Eversion in a Neonate. Niger J Med. 2022 Apr;31(2):229. doi:10.4103/NJM.NJM_205_21</w:t>
      </w:r>
    </w:p>
    <w:p w14:paraId="415BF9B1" w14:textId="77777777" w:rsidR="00124E1E" w:rsidRPr="00124E1E" w:rsidRDefault="00124E1E" w:rsidP="00124E1E">
      <w:pPr>
        <w:pStyle w:val="Bibliography"/>
        <w:rPr>
          <w:rFonts w:ascii="Calibri" w:cs="Calibri"/>
          <w:lang w:val="en-GB"/>
        </w:rPr>
      </w:pPr>
      <w:r w:rsidRPr="00124E1E">
        <w:rPr>
          <w:rFonts w:ascii="Calibri" w:cs="Calibri"/>
          <w:lang w:val="en-GB"/>
        </w:rPr>
        <w:t>11.</w:t>
      </w:r>
      <w:r w:rsidRPr="00124E1E">
        <w:rPr>
          <w:rFonts w:ascii="Calibri" w:cs="Calibri"/>
          <w:lang w:val="en-GB"/>
        </w:rPr>
        <w:tab/>
        <w:t>Panshak T, V. Ramyil A, Maigida NB, Anyika PO, Wade P. Conservative Management of Congenital Unilateral Eyelid Ectropion in a 3-day-old Neonate in Jos North-Central Nigeria. J West Afr Coll Surg. 2022;12(1):104–6. doi:10.4103/jwas.jwas_67_22 PubMed PMID: 36203915; PubMed Central PMCID: PMC9531735.</w:t>
      </w:r>
    </w:p>
    <w:p w14:paraId="0086C08A" w14:textId="77777777" w:rsidR="00124E1E" w:rsidRPr="00124E1E" w:rsidRDefault="00124E1E" w:rsidP="00124E1E">
      <w:pPr>
        <w:pStyle w:val="Bibliography"/>
        <w:rPr>
          <w:rFonts w:ascii="Calibri" w:cs="Calibri"/>
          <w:lang w:val="en-GB"/>
        </w:rPr>
      </w:pPr>
      <w:r w:rsidRPr="00124E1E">
        <w:rPr>
          <w:rFonts w:ascii="Calibri" w:cs="Calibri"/>
          <w:lang w:val="en-GB"/>
        </w:rPr>
        <w:t>12.</w:t>
      </w:r>
      <w:r w:rsidRPr="00124E1E">
        <w:rPr>
          <w:rFonts w:ascii="Calibri" w:cs="Calibri"/>
          <w:lang w:val="en-GB"/>
        </w:rPr>
        <w:tab/>
        <w:t>Farhadi R, Farrokhfar A. Unilateral congenital upper eyelid eversion in a newborn: Conservative management and outcome. Clin Case Rep. 2022 Jan 18;10(1):e05295. doi:10.1002/ccr3.5295 PubMed PMID: 35079392; PubMed Central PMCID: PMC8766604.</w:t>
      </w:r>
    </w:p>
    <w:p w14:paraId="4C951B50" w14:textId="77777777" w:rsidR="00124E1E" w:rsidRPr="00124E1E" w:rsidRDefault="00124E1E" w:rsidP="00124E1E">
      <w:pPr>
        <w:pStyle w:val="Bibliography"/>
        <w:rPr>
          <w:rFonts w:ascii="Calibri" w:cs="Calibri"/>
          <w:lang w:val="en-GB"/>
        </w:rPr>
      </w:pPr>
      <w:r w:rsidRPr="00124E1E">
        <w:rPr>
          <w:rFonts w:ascii="Calibri" w:cs="Calibri"/>
          <w:lang w:val="en-GB"/>
        </w:rPr>
        <w:t>13.</w:t>
      </w:r>
      <w:r w:rsidRPr="00124E1E">
        <w:rPr>
          <w:rFonts w:ascii="Calibri" w:cs="Calibri"/>
          <w:lang w:val="en-GB"/>
        </w:rPr>
        <w:tab/>
        <w:t>Almajed F, Alsulaiman HM, AlMadhi N, Schellini SA, Sesma G. Congenital bilateral upper lid eversion. Saudi J Ophthalmol. 2021 Jul 29;34(4):324–7. doi:10.4103/1319-4534.322620 PubMed PMID: 34527884; PubMed Central PMCID: PMC8409351.</w:t>
      </w:r>
    </w:p>
    <w:p w14:paraId="0F45BA36" w14:textId="77777777" w:rsidR="00124E1E" w:rsidRPr="00124E1E" w:rsidRDefault="00124E1E" w:rsidP="00124E1E">
      <w:pPr>
        <w:pStyle w:val="Bibliography"/>
        <w:rPr>
          <w:rFonts w:ascii="Calibri" w:cs="Calibri"/>
          <w:lang w:val="en-GB"/>
        </w:rPr>
      </w:pPr>
      <w:r w:rsidRPr="00124E1E">
        <w:rPr>
          <w:rFonts w:ascii="Calibri" w:cs="Calibri"/>
          <w:lang w:val="en-GB"/>
        </w:rPr>
        <w:lastRenderedPageBreak/>
        <w:t>14.</w:t>
      </w:r>
      <w:r w:rsidRPr="00124E1E">
        <w:rPr>
          <w:rFonts w:ascii="Calibri" w:cs="Calibri"/>
          <w:lang w:val="en-GB"/>
        </w:rPr>
        <w:tab/>
        <w:t>Adeoti CO, Ashaye AO, Isawumi MA, Raji RA. Non-Surgical Management of Congenital Eversion of the Eyelids. J Ophthalmic Vis Res. 2010 Jul;5(3):188–92. PubMed PMID: 22737355; PubMed Central PMCID: PMC3379910.</w:t>
      </w:r>
    </w:p>
    <w:p w14:paraId="01056903" w14:textId="77777777" w:rsidR="00124E1E" w:rsidRPr="00124E1E" w:rsidRDefault="00124E1E" w:rsidP="00124E1E">
      <w:pPr>
        <w:pStyle w:val="Bibliography"/>
        <w:rPr>
          <w:rFonts w:ascii="Calibri" w:cs="Calibri"/>
          <w:lang w:val="en-GB"/>
        </w:rPr>
      </w:pPr>
      <w:r w:rsidRPr="00124E1E">
        <w:rPr>
          <w:rFonts w:ascii="Calibri" w:cs="Calibri"/>
          <w:lang w:val="en-GB"/>
        </w:rPr>
        <w:t>15.</w:t>
      </w:r>
      <w:r w:rsidRPr="00124E1E">
        <w:rPr>
          <w:rFonts w:ascii="Calibri" w:cs="Calibri"/>
          <w:lang w:val="en-GB"/>
        </w:rPr>
        <w:tab/>
        <w:t>Fasina O. Management of Bilateral Congenital Upper Eyelid Eversion with Severe Chemosis. J Ophthalmic Vis Res. 2013 Apr;8(2):175–8. PubMed PMID: 23943693; PubMed Central PMCID: PMC3740470.</w:t>
      </w:r>
    </w:p>
    <w:p w14:paraId="23FAEB0C" w14:textId="479A3ED4" w:rsidR="00982E50" w:rsidRDefault="00982E50" w:rsidP="00124E1E">
      <w:pPr>
        <w:pStyle w:val="Bibliography"/>
      </w:pPr>
      <w:r>
        <w:fldChar w:fldCharType="end"/>
      </w:r>
    </w:p>
    <w:p w14:paraId="6BCC5DE7" w14:textId="77777777" w:rsidR="00982E50" w:rsidRDefault="00982E50"/>
    <w:p w14:paraId="269D3938" w14:textId="78A8D5E2" w:rsidR="00982E50" w:rsidRDefault="00982E50"/>
    <w:p w14:paraId="00223651" w14:textId="3B8A749A" w:rsidR="00982E50" w:rsidRDefault="00982E50"/>
    <w:p w14:paraId="49A8141C" w14:textId="50184811" w:rsidR="00982E50" w:rsidRDefault="00982E50"/>
    <w:p w14:paraId="4E91A278" w14:textId="77777777" w:rsidR="00982E50" w:rsidRDefault="00982E50"/>
    <w:sectPr w:rsidR="00982E50" w:rsidSect="00D038C0">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F667B" w14:textId="77777777" w:rsidR="00FF1DC5" w:rsidRDefault="00FF1DC5" w:rsidP="002B65FD">
      <w:r>
        <w:separator/>
      </w:r>
    </w:p>
  </w:endnote>
  <w:endnote w:type="continuationSeparator" w:id="0">
    <w:p w14:paraId="62202986" w14:textId="77777777" w:rsidR="00FF1DC5" w:rsidRDefault="00FF1DC5" w:rsidP="002B6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4076324"/>
      <w:docPartObj>
        <w:docPartGallery w:val="Page Numbers (Bottom of Page)"/>
        <w:docPartUnique/>
      </w:docPartObj>
    </w:sdtPr>
    <w:sdtEndPr>
      <w:rPr>
        <w:rStyle w:val="PageNumber"/>
      </w:rPr>
    </w:sdtEndPr>
    <w:sdtContent>
      <w:p w14:paraId="49D0D83C" w14:textId="7CC34E22" w:rsidR="002B65FD" w:rsidRDefault="002B65FD" w:rsidP="00457E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90887C" w14:textId="77777777" w:rsidR="002B65FD" w:rsidRDefault="002B65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108741"/>
      <w:docPartObj>
        <w:docPartGallery w:val="Page Numbers (Bottom of Page)"/>
        <w:docPartUnique/>
      </w:docPartObj>
    </w:sdtPr>
    <w:sdtEndPr>
      <w:rPr>
        <w:rStyle w:val="PageNumber"/>
      </w:rPr>
    </w:sdtEndPr>
    <w:sdtContent>
      <w:p w14:paraId="52502C66" w14:textId="6F863DF5" w:rsidR="002B65FD" w:rsidRDefault="002B65FD" w:rsidP="00457E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12EE63" w14:textId="77777777" w:rsidR="002B65FD" w:rsidRDefault="002B65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3B850" w14:textId="77777777" w:rsidR="00FF1DC5" w:rsidRDefault="00FF1DC5" w:rsidP="002B65FD">
      <w:r>
        <w:separator/>
      </w:r>
    </w:p>
  </w:footnote>
  <w:footnote w:type="continuationSeparator" w:id="0">
    <w:p w14:paraId="45E24A60" w14:textId="77777777" w:rsidR="00FF1DC5" w:rsidRDefault="00FF1DC5" w:rsidP="002B65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BC9"/>
    <w:rsid w:val="00022E98"/>
    <w:rsid w:val="0003050D"/>
    <w:rsid w:val="00055B6A"/>
    <w:rsid w:val="000938C8"/>
    <w:rsid w:val="000E5BC6"/>
    <w:rsid w:val="00124E1E"/>
    <w:rsid w:val="0014272D"/>
    <w:rsid w:val="00150958"/>
    <w:rsid w:val="00197A5F"/>
    <w:rsid w:val="001C6FE0"/>
    <w:rsid w:val="001D65E3"/>
    <w:rsid w:val="00201D80"/>
    <w:rsid w:val="0027533C"/>
    <w:rsid w:val="002B10C4"/>
    <w:rsid w:val="002B65FD"/>
    <w:rsid w:val="00313B9F"/>
    <w:rsid w:val="003516D9"/>
    <w:rsid w:val="0036469D"/>
    <w:rsid w:val="00365414"/>
    <w:rsid w:val="003C6833"/>
    <w:rsid w:val="004852EF"/>
    <w:rsid w:val="00493D52"/>
    <w:rsid w:val="004C7BC9"/>
    <w:rsid w:val="00527974"/>
    <w:rsid w:val="005A0FDD"/>
    <w:rsid w:val="006B4892"/>
    <w:rsid w:val="006F1EC4"/>
    <w:rsid w:val="00761294"/>
    <w:rsid w:val="0079672A"/>
    <w:rsid w:val="00892F91"/>
    <w:rsid w:val="009543EA"/>
    <w:rsid w:val="00982E50"/>
    <w:rsid w:val="009F1CFA"/>
    <w:rsid w:val="00A33AC0"/>
    <w:rsid w:val="00A62B41"/>
    <w:rsid w:val="00B07AA7"/>
    <w:rsid w:val="00B33BFE"/>
    <w:rsid w:val="00B43005"/>
    <w:rsid w:val="00B9243D"/>
    <w:rsid w:val="00BF2846"/>
    <w:rsid w:val="00C30856"/>
    <w:rsid w:val="00CA759E"/>
    <w:rsid w:val="00CF5FB3"/>
    <w:rsid w:val="00D038C0"/>
    <w:rsid w:val="00D2581B"/>
    <w:rsid w:val="00DE77FC"/>
    <w:rsid w:val="00E479E2"/>
    <w:rsid w:val="00E96047"/>
    <w:rsid w:val="00EC3C30"/>
    <w:rsid w:val="00F037A4"/>
    <w:rsid w:val="00F60D34"/>
    <w:rsid w:val="00F6567D"/>
    <w:rsid w:val="00F86E0D"/>
    <w:rsid w:val="00FF1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7570745"/>
  <w15:chartTrackingRefBased/>
  <w15:docId w15:val="{7172FC90-1CA5-1340-B8FE-95F96D2E2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82E50"/>
    <w:pPr>
      <w:tabs>
        <w:tab w:val="left" w:pos="260"/>
      </w:tabs>
      <w:spacing w:after="240"/>
      <w:ind w:left="264" w:hanging="264"/>
    </w:pPr>
  </w:style>
  <w:style w:type="paragraph" w:styleId="Footer">
    <w:name w:val="footer"/>
    <w:basedOn w:val="Normal"/>
    <w:link w:val="FooterChar"/>
    <w:uiPriority w:val="99"/>
    <w:unhideWhenUsed/>
    <w:rsid w:val="002B65FD"/>
    <w:pPr>
      <w:tabs>
        <w:tab w:val="center" w:pos="4680"/>
        <w:tab w:val="right" w:pos="9360"/>
      </w:tabs>
    </w:pPr>
  </w:style>
  <w:style w:type="character" w:customStyle="1" w:styleId="FooterChar">
    <w:name w:val="Footer Char"/>
    <w:basedOn w:val="DefaultParagraphFont"/>
    <w:link w:val="Footer"/>
    <w:uiPriority w:val="99"/>
    <w:rsid w:val="002B65FD"/>
  </w:style>
  <w:style w:type="character" w:styleId="PageNumber">
    <w:name w:val="page number"/>
    <w:basedOn w:val="DefaultParagraphFont"/>
    <w:uiPriority w:val="99"/>
    <w:semiHidden/>
    <w:unhideWhenUsed/>
    <w:rsid w:val="002B6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782AE-3C78-9445-811F-F18D26F08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8</Pages>
  <Words>5960</Words>
  <Characters>3397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maximus22@gmail.com</dc:creator>
  <cp:keywords/>
  <dc:description/>
  <cp:lastModifiedBy>roymaximus22@gmail.com</cp:lastModifiedBy>
  <cp:revision>27</cp:revision>
  <dcterms:created xsi:type="dcterms:W3CDTF">2026-06-06T10:37:00Z</dcterms:created>
  <dcterms:modified xsi:type="dcterms:W3CDTF">2026-07-0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4"&gt;&lt;session id="v8sA8F7S"/&gt;&lt;style id="http://www.zotero.org/styles/nlm-citation-sequenc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